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4E566E95"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rote manuscript; </w:t>
      </w:r>
      <w:r w:rsidR="00512D27">
        <w:rPr>
          <w:rFonts w:ascii="Times New Roman" w:hAnsi="Times New Roman" w:cs="Times New Roman"/>
          <w:kern w:val="0"/>
          <w:sz w:val="24"/>
          <w:szCs w:val="24"/>
          <w:lang w:val="en-GB"/>
        </w:rPr>
        <w:t xml:space="preserve">SMB designed study and collected data; MJ, GPFM, AKP, DR, AR collected data; </w:t>
      </w:r>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177677C0" w14:textId="3A69D7AD" w:rsidR="002D7B94" w:rsidDel="006942DB" w:rsidRDefault="002D7B94" w:rsidP="006942DB">
      <w:pPr>
        <w:tabs>
          <w:tab w:val="left" w:pos="2655"/>
        </w:tabs>
        <w:spacing w:line="240" w:lineRule="auto"/>
        <w:rPr>
          <w:del w:id="0" w:author="Daniel Noble" w:date="2025-05-07T14:21:00Z" w16du:dateUtc="2025-05-07T04:21:00Z"/>
          <w:rFonts w:ascii="Times New Roman" w:eastAsiaTheme="minorEastAsia" w:hAnsi="Times New Roman" w:cs="Times New Roman"/>
          <w:sz w:val="24"/>
          <w:szCs w:val="24"/>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ins w:id="1" w:author="Daniel Noble" w:date="2025-05-07T14:21:00Z" w16du:dateUtc="2025-05-07T04:21:00Z">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ins>
      <w:del w:id="2" w:author="Daniel Noble" w:date="2025-05-07T14:21:00Z" w16du:dateUtc="2025-05-07T04:21:00Z">
        <w:r w:rsidRPr="00402514" w:rsidDel="006942DB">
          <w:rPr>
            <w:rFonts w:ascii="Times New Roman" w:eastAsiaTheme="minorEastAsia" w:hAnsi="Times New Roman" w:cs="Times New Roman"/>
            <w:sz w:val="24"/>
            <w:szCs w:val="24"/>
          </w:rPr>
          <w:delText xml:space="preserve"> </w:delText>
        </w:r>
      </w:del>
      <w:del w:id="3" w:author="Daniel Noble" w:date="2025-05-07T14:20:00Z" w16du:dateUtc="2025-05-07T04:20:00Z">
        <w:r w:rsidDel="006942DB">
          <w:fldChar w:fldCharType="begin"/>
        </w:r>
        <w:r w:rsidDel="006942DB">
          <w:delInstrText>HYPERLINK "https://github.com/ClaytonStocker/Plasticity_Fluctuation_Meta"</w:delInstrText>
        </w:r>
        <w:r w:rsidDel="006942DB">
          <w:fldChar w:fldCharType="separate"/>
        </w:r>
        <w:r w:rsidRPr="00402514" w:rsidDel="006942DB">
          <w:rPr>
            <w:rStyle w:val="Hyperlink"/>
            <w:rFonts w:ascii="Times New Roman" w:eastAsiaTheme="minorEastAsia" w:hAnsi="Times New Roman" w:cs="Times New Roman"/>
            <w:sz w:val="24"/>
            <w:szCs w:val="24"/>
          </w:rPr>
          <w:delText>https://github.com/ClaytonStocker/Plasticity_Fluctuation_Meta</w:delText>
        </w:r>
        <w:r w:rsidDel="006942DB">
          <w:fldChar w:fldCharType="end"/>
        </w:r>
      </w:del>
    </w:p>
    <w:p w14:paraId="3C699B2E" w14:textId="77777777" w:rsidR="006942DB" w:rsidRPr="001C09DD" w:rsidRDefault="006942DB" w:rsidP="009326AB">
      <w:pPr>
        <w:tabs>
          <w:tab w:val="left" w:pos="2655"/>
        </w:tabs>
        <w:spacing w:line="240" w:lineRule="auto"/>
        <w:rPr>
          <w:ins w:id="4" w:author="Daniel Noble" w:date="2025-05-07T14:21:00Z" w16du:dateUtc="2025-05-07T04:21:00Z"/>
          <w:rFonts w:ascii="Times New Roman" w:hAnsi="Times New Roman" w:cs="Times New Roman"/>
          <w:kern w:val="0"/>
          <w:sz w:val="24"/>
          <w:szCs w:val="24"/>
          <w:lang w:val="en-GB"/>
        </w:rPr>
      </w:pP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7E38160F" w:rsidR="002D7B94"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r w:rsidR="000A7D90">
        <w:rPr>
          <w:rFonts w:ascii="Times New Roman" w:hAnsi="Times New Roman" w:cs="Times New Roman"/>
          <w:sz w:val="24"/>
          <w:szCs w:val="24"/>
        </w:rPr>
        <w:t>148</w:t>
      </w:r>
      <w:r>
        <w:rPr>
          <w:rFonts w:ascii="Times New Roman" w:hAnsi="Times New Roman" w:cs="Times New Roman"/>
          <w:sz w:val="24"/>
          <w:szCs w:val="24"/>
        </w:rPr>
        <w:t>; main text = 3</w:t>
      </w:r>
      <w:r w:rsidR="00363C7E">
        <w:rPr>
          <w:rFonts w:ascii="Times New Roman" w:hAnsi="Times New Roman" w:cs="Times New Roman"/>
          <w:sz w:val="24"/>
          <w:szCs w:val="24"/>
        </w:rPr>
        <w:t>369</w:t>
      </w:r>
    </w:p>
    <w:p w14:paraId="3C664BB6" w14:textId="5EE27519"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 5</w:t>
      </w:r>
      <w:r w:rsidR="00363C7E">
        <w:rPr>
          <w:rFonts w:ascii="Times New Roman" w:hAnsi="Times New Roman" w:cs="Times New Roman"/>
          <w:sz w:val="24"/>
          <w:szCs w:val="24"/>
        </w:rPr>
        <w:t>6</w:t>
      </w:r>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lastRenderedPageBreak/>
        <w:t>Abstract</w:t>
      </w:r>
    </w:p>
    <w:p w14:paraId="104C4DE1" w14:textId="1C896BDD"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negative </w:t>
      </w:r>
      <w:r w:rsidRPr="00A634FE">
        <w:rPr>
          <w:rFonts w:ascii="Times New Roman" w:hAnsi="Times New Roman" w:cs="Times New Roman"/>
          <w:sz w:val="24"/>
          <w:szCs w:val="24"/>
        </w:rPr>
        <w:t xml:space="preserve">changes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xml:space="preserve">. We conducted a quantitative synthesis of 44 studies (212 effect sizes across 40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across different ecosystems (terrestrial and aquatic) and </w:t>
      </w:r>
      <w:r w:rsidR="00F43EB9">
        <w:rPr>
          <w:rFonts w:ascii="Times New Roman" w:hAnsi="Times New Roman" w:cs="Times New Roman"/>
          <w:sz w:val="24"/>
          <w:szCs w:val="24"/>
        </w:rPr>
        <w:t>type</w:t>
      </w:r>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We found that m</w:t>
      </w:r>
      <w:r w:rsidRPr="00A634FE">
        <w:rPr>
          <w:rFonts w:ascii="Times New Roman" w:hAnsi="Times New Roman" w:cs="Times New Roman"/>
          <w:sz w:val="24"/>
          <w:szCs w:val="24"/>
        </w:rPr>
        <w:t>ost 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and that </w:t>
      </w:r>
      <w:r w:rsidRPr="00A634FE">
        <w:rPr>
          <w:rFonts w:ascii="Times New Roman" w:hAnsi="Times New Roman" w:cs="Times New Roman"/>
          <w:sz w:val="24"/>
          <w:szCs w:val="24"/>
        </w:rPr>
        <w:t xml:space="preserve">phenotypic plasticity does not differ between constant and fluctuating thermal environments. We conclude that plasticity and its attendant compensation for thermal variability is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076E2759" w14:textId="60F8AFB1" w:rsidR="0042151F" w:rsidRPr="00A634FE" w:rsidRDefault="00B03D7D"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r w:rsidR="00CB75BF" w:rsidRPr="00CB75BF">
            <w:rPr>
              <w:rFonts w:ascii="Times New Roman" w:eastAsia="Times New Roman" w:hAnsi="Times New Roman" w:cs="Times New Roman"/>
              <w:sz w:val="24"/>
            </w:rPr>
            <w:t>(IPCC 2023)</w:t>
          </w:r>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r w:rsidR="00CB75BF" w:rsidRPr="00CB75BF">
            <w:rPr>
              <w:rFonts w:ascii="Times New Roman" w:eastAsia="Times New Roman" w:hAnsi="Times New Roman" w:cs="Times New Roman"/>
              <w:sz w:val="24"/>
            </w:rPr>
            <w:t xml:space="preserve">(Angilletta 2009; Hu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2)</w:t>
          </w:r>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r w:rsidR="00CB75BF" w:rsidRPr="00CB75BF">
            <w:rPr>
              <w:rFonts w:ascii="Times New Roman" w:eastAsia="Times New Roman" w:hAnsi="Times New Roman" w:cs="Times New Roman"/>
              <w:sz w:val="24"/>
            </w:rPr>
            <w:t xml:space="preserve">(Bozinovic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minimum critical temperature; a thermal optimum where maximum performance is reached; </w:t>
      </w:r>
      <w:r w:rsidR="0042151F" w:rsidRPr="00A634FE">
        <w:rPr>
          <w:rFonts w:ascii="Times New Roman" w:hAnsi="Times New Roman" w:cs="Times New Roman"/>
          <w:sz w:val="24"/>
          <w:szCs w:val="24"/>
        </w:rPr>
        <w:lastRenderedPageBreak/>
        <w:t xml:space="preserve">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r w:rsidR="00CB75BF" w:rsidRPr="00CB75BF">
            <w:rPr>
              <w:rFonts w:ascii="Times New Roman" w:eastAsia="Times New Roman" w:hAnsi="Times New Roman" w:cs="Times New Roman"/>
              <w:sz w:val="24"/>
            </w:rPr>
            <w:t>(Huey &amp; Kingsolver 1989)</w:t>
          </w:r>
        </w:sdtContent>
      </w:sdt>
      <w:r w:rsidR="0042151F" w:rsidRPr="00A634FE">
        <w:rPr>
          <w:rFonts w:ascii="Times New Roman" w:hAnsi="Times New Roman" w:cs="Times New Roman"/>
          <w:sz w:val="24"/>
          <w:szCs w:val="24"/>
        </w:rPr>
        <w:t xml:space="preserve">. Thermal changes 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r w:rsidR="00CB75BF" w:rsidRPr="00CB75BF">
            <w:rPr>
              <w:rFonts w:ascii="Times New Roman" w:eastAsia="Times New Roman" w:hAnsi="Times New Roman" w:cs="Times New Roman"/>
              <w:sz w:val="24"/>
            </w:rPr>
            <w:t xml:space="preserve">(Denny 2019; 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42151F" w:rsidRPr="00A634FE">
        <w:rPr>
          <w:rFonts w:ascii="Times New Roman" w:hAnsi="Times New Roman" w:cs="Times New Roman"/>
          <w:sz w:val="24"/>
          <w:szCs w:val="24"/>
        </w:rPr>
        <w:t>. However, ectotherms can exhibit plastic responses that adjust TPCs to allow relatively constant function despite climate variability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Kingsolver et al., 2015</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w:t>
      </w:r>
    </w:p>
    <w:p w14:paraId="7BAB9FE2" w14:textId="6BB3039D" w:rsidR="003C4EA7"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B55FE5">
        <w:rPr>
          <w:rFonts w:ascii="Times New Roman" w:hAnsi="Times New Roman" w:cs="Times New Roman"/>
          <w:sz w:val="24"/>
          <w:szCs w:val="24"/>
        </w:rPr>
        <w:t xml:space="preserve">can </w:t>
      </w:r>
      <w:r w:rsidRPr="00A634FE">
        <w:rPr>
          <w:rFonts w:ascii="Times New Roman" w:hAnsi="Times New Roman" w:cs="Times New Roman"/>
          <w:sz w:val="24"/>
          <w:szCs w:val="24"/>
        </w:rPr>
        <w:t>allow individuals to at least partially compensate for changes in their environ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r w:rsidR="00CB75BF" w:rsidRPr="00CB75BF">
            <w:rPr>
              <w:rFonts w:ascii="Times New Roman" w:eastAsia="Times New Roman" w:hAnsi="Times New Roman" w:cs="Times New Roman"/>
              <w:sz w:val="24"/>
            </w:rPr>
            <w:t>(Schulte 2014)</w:t>
          </w:r>
        </w:sdtContent>
      </w:sdt>
      <w:r w:rsidRPr="00A634FE">
        <w:rPr>
          <w:rFonts w:ascii="Times New Roman" w:hAnsi="Times New Roman" w:cs="Times New Roman"/>
          <w:sz w:val="24"/>
          <w:szCs w:val="24"/>
        </w:rPr>
        <w:t xml:space="preserve">. </w:t>
      </w:r>
      <w:r w:rsidR="00B55FE5">
        <w:rPr>
          <w:rFonts w:ascii="Times New Roman" w:hAnsi="Times New Roman" w:cs="Times New Roman"/>
          <w:sz w:val="24"/>
          <w:szCs w:val="24"/>
        </w:rPr>
        <w:t>D</w:t>
      </w:r>
      <w:r w:rsidRPr="00A634FE">
        <w:rPr>
          <w:rFonts w:ascii="Times New Roman" w:hAnsi="Times New Roman" w:cs="Times New Roman"/>
          <w:sz w:val="24"/>
          <w:szCs w:val="24"/>
        </w:rPr>
        <w:t xml:space="preserve">evelopmental plasticity and acclimation 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r w:rsidR="00B55FE5">
        <w:rPr>
          <w:rFonts w:ascii="Times New Roman" w:hAnsi="Times New Roman" w:cs="Times New Roman"/>
          <w:sz w:val="24"/>
          <w:szCs w:val="24"/>
        </w:rPr>
        <w:t xml:space="preserve">within-individual </w:t>
      </w:r>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 </w:t>
          </w:r>
          <w:proofErr w:type="spellStart"/>
          <w:r w:rsidR="00CB75BF" w:rsidRPr="00CB75BF">
            <w:rPr>
              <w:rFonts w:ascii="Times New Roman" w:eastAsia="Times New Roman" w:hAnsi="Times New Roman" w:cs="Times New Roman"/>
              <w:sz w:val="24"/>
            </w:rPr>
            <w:t>Burggren</w:t>
          </w:r>
          <w:proofErr w:type="spellEnd"/>
          <w:r w:rsidR="00CB75BF" w:rsidRPr="00CB75BF">
            <w:rPr>
              <w:rFonts w:ascii="Times New Roman" w:eastAsia="Times New Roman" w:hAnsi="Times New Roman" w:cs="Times New Roman"/>
              <w:sz w:val="24"/>
            </w:rPr>
            <w:t xml:space="preserve"> 2020)</w:t>
          </w:r>
        </w:sdtContent>
      </w:sdt>
      <w:r w:rsidR="00B55FE5">
        <w:rPr>
          <w:rFonts w:ascii="Times New Roman" w:hAnsi="Times New Roman" w:cs="Times New Roman"/>
          <w:sz w:val="24"/>
          <w:szCs w:val="24"/>
        </w:rPr>
        <w:t> </w:t>
      </w:r>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Burggren</w:t>
          </w:r>
          <w:proofErr w:type="spellEnd"/>
          <w:r w:rsidR="00CB75BF" w:rsidRPr="00CB75BF">
            <w:rPr>
              <w:rFonts w:ascii="Times New Roman" w:eastAsia="Times New Roman" w:hAnsi="Times New Roman" w:cs="Times New Roman"/>
              <w:sz w:val="24"/>
            </w:rPr>
            <w:t xml:space="preserve"> 2018; </w:t>
          </w:r>
          <w:proofErr w:type="spellStart"/>
          <w:r w:rsidR="00CB75BF" w:rsidRPr="00CB75BF">
            <w:rPr>
              <w:rFonts w:ascii="Times New Roman" w:eastAsia="Times New Roman" w:hAnsi="Times New Roman" w:cs="Times New Roman"/>
              <w:sz w:val="24"/>
            </w:rPr>
            <w:t>Loughland</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uderley</w:t>
          </w:r>
          <w:proofErr w:type="spellEnd"/>
          <w:r w:rsidR="00CB75BF" w:rsidRPr="00CB75BF">
            <w:rPr>
              <w:rFonts w:ascii="Times New Roman" w:eastAsia="Times New Roman" w:hAnsi="Times New Roman" w:cs="Times New Roman"/>
              <w:sz w:val="24"/>
            </w:rPr>
            <w:t xml:space="preserve"> 2004)</w:t>
          </w:r>
        </w:sdtContent>
      </w:sdt>
      <w:r w:rsidRPr="00A634FE">
        <w:rPr>
          <w:rFonts w:ascii="Times New Roman" w:hAnsi="Times New Roman" w:cs="Times New Roman"/>
          <w:sz w:val="24"/>
          <w:szCs w:val="24"/>
        </w:rPr>
        <w:t>. The capacity for phenotypic plasticity has been tested mainly in response to changes in constant temperatures</w:t>
      </w:r>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r w:rsidR="00CB75BF" w:rsidRPr="00CB75BF">
            <w:rPr>
              <w:rFonts w:ascii="Times New Roman" w:eastAsia="Times New Roman" w:hAnsi="Times New Roman" w:cs="Times New Roman"/>
              <w:sz w:val="24"/>
            </w:rPr>
            <w:t xml:space="preserve">(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w:t>
      </w:r>
    </w:p>
    <w:p w14:paraId="12C0150E" w14:textId="47384A09"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luctuating environmental conditions may dampen the capacity for phenotypic plasticity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
          <w:id w:val="175394331"/>
          <w:placeholder>
            <w:docPart w:val="F87B2D1E6D1EC7429C4B3E18CECA9E50"/>
          </w:placeholder>
        </w:sdtPr>
        <w:sdtContent>
          <w:r w:rsidR="00CB75BF" w:rsidRPr="00CB75BF">
            <w:rPr>
              <w:rFonts w:ascii="Times New Roman" w:eastAsia="Times New Roman" w:hAnsi="Times New Roman" w:cs="Times New Roman"/>
              <w:sz w:val="24"/>
            </w:rPr>
            <w:t xml:space="preserve">(Dowd &amp; Denny 2020; Vázquez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In addition</w:t>
      </w:r>
      <w:r w:rsidR="00B03D7D">
        <w:rPr>
          <w:rFonts w:ascii="Times New Roman" w:hAnsi="Times New Roman" w:cs="Times New Roman"/>
          <w:sz w:val="24"/>
          <w:szCs w:val="24"/>
        </w:rPr>
        <w:t>, 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 and</w:t>
      </w:r>
      <w:r w:rsidR="00B03D7D" w:rsidRPr="00A634FE">
        <w:rPr>
          <w:rFonts w:ascii="Times New Roman" w:hAnsi="Times New Roman" w:cs="Times New Roman"/>
          <w:sz w:val="24"/>
          <w:szCs w:val="24"/>
        </w:rPr>
        <w:t xml:space="preserve"> p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r w:rsidR="00B03D7D">
        <w:rPr>
          <w:rFonts w:ascii="Times New Roman" w:hAnsi="Times New Roman" w:cs="Times New Roman"/>
          <w:sz w:val="24"/>
          <w:szCs w:val="24"/>
        </w:rPr>
        <w:t xml:space="preserve"> especially if the environment changes rapidly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
          <w:id w:val="-211193449"/>
          <w:placeholder>
            <w:docPart w:val="3E44EBCE9E85DA43BDA16FF0CECA3CC3"/>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 Gabriel 2006)</w:t>
          </w:r>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w:t>
      </w:r>
      <w:r w:rsidR="00B03D7D" w:rsidRPr="00A634FE">
        <w:rPr>
          <w:rFonts w:ascii="Times New Roman" w:hAnsi="Times New Roman" w:cs="Times New Roman"/>
          <w:sz w:val="24"/>
          <w:szCs w:val="24"/>
        </w:rPr>
        <w:lastRenderedPageBreak/>
        <w:t xml:space="preserve">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r w:rsidR="00CB75BF" w:rsidRPr="00CB75BF">
            <w:rPr>
              <w:rFonts w:ascii="Times New Roman" w:eastAsia="Times New Roman" w:hAnsi="Times New Roman" w:cs="Times New Roman"/>
              <w:sz w:val="24"/>
            </w:rPr>
            <w:t xml:space="preserve">(Leung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r w:rsidR="00CB75BF" w:rsidRPr="00CB75BF">
            <w:rPr>
              <w:rFonts w:ascii="Times New Roman" w:eastAsia="Times New Roman" w:hAnsi="Times New Roman" w:cs="Times New Roman"/>
              <w:sz w:val="24"/>
            </w:rPr>
            <w:t xml:space="preserve">(Jacob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w:t>
          </w:r>
        </w:sdtContent>
      </w:sdt>
      <w:r w:rsidR="00B03D7D" w:rsidRPr="00A634FE">
        <w:rPr>
          <w:rFonts w:ascii="Times New Roman" w:hAnsi="Times New Roman" w:cs="Times New Roman"/>
          <w:sz w:val="24"/>
          <w:szCs w:val="24"/>
        </w:rPr>
        <w:t xml:space="preserve">. </w:t>
      </w:r>
      <w:r w:rsidR="007F71F1">
        <w:rPr>
          <w:rFonts w:ascii="Times New Roman" w:hAnsi="Times New Roman" w:cs="Times New Roman"/>
          <w:sz w:val="24"/>
          <w:szCs w:val="24"/>
        </w:rPr>
        <w:t>T</w:t>
      </w:r>
      <w:r w:rsidR="007F71F1" w:rsidRPr="00A634FE">
        <w:rPr>
          <w:rFonts w:ascii="Times New Roman" w:hAnsi="Times New Roman" w:cs="Times New Roman"/>
          <w:sz w:val="24"/>
          <w:szCs w:val="24"/>
        </w:rPr>
        <w:t>o predict the impacts of climate change</w:t>
      </w:r>
      <w:r w:rsidR="007F71F1">
        <w:rPr>
          <w:rFonts w:ascii="Times New Roman" w:hAnsi="Times New Roman" w:cs="Times New Roman"/>
          <w:sz w:val="24"/>
          <w:szCs w:val="24"/>
        </w:rPr>
        <w:t>, i</w:t>
      </w:r>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important therefore</w:t>
      </w:r>
      <w:r w:rsidR="0042151F" w:rsidRPr="00A634FE">
        <w:rPr>
          <w:rFonts w:ascii="Times New Roman" w:hAnsi="Times New Roman" w:cs="Times New Roman"/>
          <w:sz w:val="24"/>
          <w:szCs w:val="24"/>
        </w:rPr>
        <w:t xml:space="preserve"> to understand whether short-term fluctuations around mean temperatures influence the capacity for phenotypic plasticity compared to constant mean temperatures</w:t>
      </w:r>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r w:rsidR="00CB75BF" w:rsidRPr="00CB75BF">
            <w:rPr>
              <w:rFonts w:ascii="Times New Roman" w:eastAsia="Times New Roman" w:hAnsi="Times New Roman" w:cs="Times New Roman"/>
              <w:sz w:val="24"/>
            </w:rPr>
            <w:t xml:space="preserve">(Dowd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xml:space="preserve">. </w:t>
      </w:r>
    </w:p>
    <w:p w14:paraId="30DF914E" w14:textId="296B4FF7"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capacity for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r w:rsidR="0042151F" w:rsidRPr="00A634FE">
        <w:rPr>
          <w:rFonts w:ascii="Times New Roman" w:hAnsi="Times New Roman" w:cs="Times New Roman"/>
          <w:sz w:val="24"/>
          <w:szCs w:val="24"/>
        </w:rPr>
        <w:t>Specifically, we conducted a meta-analysis that tested whether the capacity for phenotypic plasticity differed in constant and fluctuating thermal environments with the same mean temperature. The potential impacts of constant and fluctuating thermal environments were also investigated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35A62E54"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r w:rsidR="00CB75BF" w:rsidRPr="00CB75BF">
            <w:rPr>
              <w:rFonts w:ascii="Times New Roman" w:eastAsia="Times New Roman" w:hAnsi="Times New Roman" w:cs="Times New Roman"/>
              <w:sz w:val="24"/>
            </w:rPr>
            <w:t xml:space="preserve">(Moh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r w:rsidR="00CB75BF" w:rsidRPr="00CB75BF">
            <w:rPr>
              <w:rFonts w:ascii="Times New Roman" w:eastAsia="Times New Roman" w:hAnsi="Times New Roman" w:cs="Times New Roman"/>
              <w:sz w:val="24"/>
            </w:rPr>
            <w:t xml:space="preserve">(O’De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t>Fig.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r w:rsidR="00CB75BF" w:rsidRPr="00CB75BF">
            <w:rPr>
              <w:rFonts w:ascii="Times New Roman" w:eastAsia="Times New Roman" w:hAnsi="Times New Roman" w:cs="Times New Roman"/>
              <w:sz w:val="24"/>
            </w:rPr>
            <w:t xml:space="preserve">(Foo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Systematic Literature Search and Screening</w:t>
      </w:r>
    </w:p>
    <w:p w14:paraId="4C991A78" w14:textId="5A37C055" w:rsidR="0042151F" w:rsidRPr="00A634FE" w:rsidRDefault="008702C5"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adhered to the </w:t>
      </w:r>
      <w:r w:rsidR="0042151F" w:rsidRPr="00A634FE">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r w:rsidR="00CB75BF" w:rsidRPr="00CB75BF">
            <w:rPr>
              <w:rFonts w:ascii="Times New Roman" w:eastAsia="Times New Roman" w:hAnsi="Times New Roman" w:cs="Times New Roman"/>
              <w:sz w:val="24"/>
            </w:rPr>
            <w:t xml:space="preserve">(Morg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42151F" w:rsidRPr="00A634FE">
        <w:rPr>
          <w:rFonts w:ascii="Times New Roman" w:hAnsi="Times New Roman" w:cs="Times New Roman"/>
          <w:sz w:val="24"/>
          <w:szCs w:val="24"/>
        </w:rPr>
        <w:t xml:space="preserve"> in the development of focus questions and the literature search and screening processes (Supplementary Materials </w:t>
      </w:r>
      <w:r w:rsidR="00C347C8">
        <w:rPr>
          <w:rFonts w:ascii="Times New Roman" w:hAnsi="Times New Roman" w:cs="Times New Roman"/>
          <w:sz w:val="24"/>
          <w:szCs w:val="24"/>
        </w:rPr>
        <w:t>Table S1</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The</w:t>
      </w:r>
      <w:r w:rsidR="0042151F" w:rsidRPr="00A634FE">
        <w:rPr>
          <w:rFonts w:ascii="Times New Roman" w:hAnsi="Times New Roman" w:cs="Times New Roman"/>
          <w:sz w:val="24"/>
          <w:szCs w:val="24"/>
        </w:rPr>
        <w:t xml:space="preserve"> systematic literature search was conducted on the 5</w:t>
      </w:r>
      <w:r w:rsidR="0042151F" w:rsidRPr="00A634FE">
        <w:rPr>
          <w:rFonts w:ascii="Times New Roman" w:hAnsi="Times New Roman" w:cs="Times New Roman"/>
          <w:sz w:val="24"/>
          <w:szCs w:val="24"/>
          <w:vertAlign w:val="superscript"/>
        </w:rPr>
        <w:t>th</w:t>
      </w:r>
      <w:r w:rsidR="0042151F" w:rsidRPr="00A634FE">
        <w:rPr>
          <w:rFonts w:ascii="Times New Roman" w:hAnsi="Times New Roman" w:cs="Times New Roman"/>
          <w:sz w:val="24"/>
          <w:szCs w:val="24"/>
        </w:rPr>
        <w:t xml:space="preserve"> of April 2022 </w:t>
      </w:r>
      <w:r>
        <w:rPr>
          <w:rFonts w:ascii="Times New Roman" w:hAnsi="Times New Roman" w:cs="Times New Roman"/>
          <w:sz w:val="24"/>
          <w:szCs w:val="24"/>
        </w:rPr>
        <w:t>in</w:t>
      </w:r>
      <w:r w:rsidR="0042151F" w:rsidRPr="00A634FE">
        <w:rPr>
          <w:rFonts w:ascii="Times New Roman" w:hAnsi="Times New Roman" w:cs="Times New Roman"/>
          <w:sz w:val="24"/>
          <w:szCs w:val="24"/>
        </w:rPr>
        <w:t xml:space="preserve"> Scopus, Web of Science and ScienceDirect databases. Search terms included synonyms for ‘plasticity’, ‘acclimation’ and ‘developmental effects’ to identify studies that </w:t>
      </w:r>
      <w:r>
        <w:rPr>
          <w:rFonts w:ascii="Times New Roman" w:hAnsi="Times New Roman" w:cs="Times New Roman"/>
          <w:sz w:val="24"/>
          <w:szCs w:val="24"/>
        </w:rPr>
        <w:t>conducted</w:t>
      </w:r>
      <w:r w:rsidR="0042151F" w:rsidRPr="00A634FE">
        <w:rPr>
          <w:rFonts w:ascii="Times New Roman" w:hAnsi="Times New Roman" w:cs="Times New Roman"/>
          <w:sz w:val="24"/>
          <w:szCs w:val="24"/>
        </w:rPr>
        <w:t xml:space="preserve"> treatments during the lifespan of an individual </w:t>
      </w:r>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42151F" w:rsidRPr="00A634FE">
        <w:rPr>
          <w:rFonts w:ascii="Times New Roman" w:hAnsi="Times New Roman" w:cs="Times New Roman"/>
          <w:sz w:val="24"/>
          <w:szCs w:val="24"/>
        </w:rPr>
        <w:t xml:space="preserve">. To limit the search string to temperature treatments ‘thermal’ and ‘temperature’ were added as search terms </w:t>
      </w:r>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681579">
        <w:rPr>
          <w:rFonts w:ascii="Times New Roman" w:hAnsi="Times New Roman" w:cs="Times New Roman"/>
          <w:sz w:val="24"/>
          <w:szCs w:val="24"/>
        </w:rPr>
        <w:t> </w:t>
      </w:r>
      <w:r w:rsidR="0042151F" w:rsidRPr="00A634FE">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Pr>
          <w:rFonts w:ascii="Times New Roman" w:hAnsi="Times New Roman" w:cs="Times New Roman"/>
          <w:sz w:val="24"/>
          <w:szCs w:val="24"/>
        </w:rPr>
        <w:t>are given</w:t>
      </w:r>
      <w:r w:rsidR="0042151F" w:rsidRPr="00A634FE">
        <w:rPr>
          <w:rFonts w:ascii="Times New Roman" w:hAnsi="Times New Roman" w:cs="Times New Roman"/>
          <w:sz w:val="24"/>
          <w:szCs w:val="24"/>
        </w:rPr>
        <w:t xml:space="preserve"> in Supplementary Materials </w:t>
      </w:r>
      <w:r w:rsidR="00907D19">
        <w:rPr>
          <w:rFonts w:ascii="Times New Roman" w:hAnsi="Times New Roman" w:cs="Times New Roman"/>
          <w:sz w:val="24"/>
          <w:szCs w:val="24"/>
        </w:rPr>
        <w:t>Search Strings</w:t>
      </w:r>
      <w:r w:rsidR="0042151F" w:rsidRPr="00A634FE">
        <w:rPr>
          <w:rFonts w:ascii="Times New Roman" w:hAnsi="Times New Roman" w:cs="Times New Roman"/>
          <w:sz w:val="24"/>
          <w:szCs w:val="24"/>
        </w:rPr>
        <w:t xml:space="preserve">. </w:t>
      </w:r>
    </w:p>
    <w:p w14:paraId="1B72FDB5" w14:textId="0E243A47"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These searches returned a total of 13,549 unique studies (Supplementary Materials </w:t>
      </w:r>
      <w:r w:rsidR="00842DDD">
        <w:rPr>
          <w:rFonts w:ascii="Times New Roman" w:hAnsi="Times New Roman" w:cs="Times New Roman"/>
          <w:sz w:val="24"/>
          <w:szCs w:val="24"/>
        </w:rPr>
        <w:t>Fig. S1</w:t>
      </w:r>
      <w:r w:rsidRPr="00A634FE">
        <w:rPr>
          <w:rFonts w:ascii="Times New Roman" w:hAnsi="Times New Roman" w:cs="Times New Roman"/>
          <w:sz w:val="24"/>
          <w:szCs w:val="24"/>
        </w:rPr>
        <w:t xml:space="preserve">). </w:t>
      </w:r>
      <w:r w:rsidR="00842DDD">
        <w:rPr>
          <w:rFonts w:ascii="Times New Roman" w:hAnsi="Times New Roman" w:cs="Times New Roman"/>
          <w:sz w:val="24"/>
          <w:szCs w:val="24"/>
        </w:rPr>
        <w:t>Of these, we identified a</w:t>
      </w:r>
      <w:r w:rsidRPr="00A634FE">
        <w:rPr>
          <w:rFonts w:ascii="Times New Roman" w:hAnsi="Times New Roman" w:cs="Times New Roman"/>
          <w:sz w:val="24"/>
          <w:szCs w:val="24"/>
        </w:rPr>
        <w:t xml:space="preserve"> total of 57 studies that were</w:t>
      </w:r>
      <w:r w:rsidR="00842DDD">
        <w:rPr>
          <w:rFonts w:ascii="Times New Roman" w:hAnsi="Times New Roman" w:cs="Times New Roman"/>
          <w:sz w:val="24"/>
          <w:szCs w:val="24"/>
        </w:rPr>
        <w:t xml:space="preserve"> written</w:t>
      </w:r>
      <w:r w:rsidRPr="00A634FE">
        <w:rPr>
          <w:rFonts w:ascii="Times New Roman" w:hAnsi="Times New Roman" w:cs="Times New Roman"/>
          <w:sz w:val="24"/>
          <w:szCs w:val="24"/>
        </w:rPr>
        <w:t xml:space="preserve"> in English and experimentally compared </w:t>
      </w:r>
      <w:r w:rsidR="0090482A">
        <w:rPr>
          <w:rFonts w:ascii="Times New Roman" w:hAnsi="Times New Roman" w:cs="Times New Roman"/>
          <w:sz w:val="24"/>
          <w:szCs w:val="24"/>
        </w:rPr>
        <w:t>plastic responses in both</w:t>
      </w:r>
      <w:r w:rsidRPr="00A634FE">
        <w:rPr>
          <w:rFonts w:ascii="Times New Roman" w:hAnsi="Times New Roman" w:cs="Times New Roman"/>
          <w:sz w:val="24"/>
          <w:szCs w:val="24"/>
        </w:rPr>
        <w:t xml:space="preserve"> constant and fluctuating temperature treatments</w:t>
      </w:r>
      <w:r w:rsidR="00200F41">
        <w:rPr>
          <w:rFonts w:ascii="Times New Roman" w:hAnsi="Times New Roman" w:cs="Times New Roman"/>
          <w:sz w:val="24"/>
          <w:szCs w:val="24"/>
        </w:rPr>
        <w:t xml:space="preserve"> </w:t>
      </w:r>
      <w:r w:rsidR="00842DDD">
        <w:rPr>
          <w:rFonts w:ascii="Times New Roman" w:hAnsi="Times New Roman" w:cs="Times New Roman"/>
          <w:sz w:val="24"/>
          <w:szCs w:val="24"/>
        </w:rPr>
        <w:t xml:space="preserve">in </w:t>
      </w:r>
      <w:r w:rsidRPr="00A634FE">
        <w:rPr>
          <w:rFonts w:ascii="Times New Roman" w:hAnsi="Times New Roman" w:cs="Times New Roman"/>
          <w:sz w:val="24"/>
          <w:szCs w:val="24"/>
        </w:rPr>
        <w:t xml:space="preserve">ectothermic organisms </w:t>
      </w:r>
      <w:r w:rsidR="00200F41">
        <w:rPr>
          <w:rFonts w:ascii="Times New Roman" w:hAnsi="Times New Roman" w:cs="Times New Roman"/>
          <w:sz w:val="24"/>
          <w:szCs w:val="24"/>
        </w:rPr>
        <w:t>under</w:t>
      </w:r>
      <w:r w:rsidRPr="00A634FE">
        <w:rPr>
          <w:rFonts w:ascii="Times New Roman" w:hAnsi="Times New Roman" w:cs="Times New Roman"/>
          <w:sz w:val="24"/>
          <w:szCs w:val="24"/>
        </w:rPr>
        <w:t xml:space="preserve"> controlled</w:t>
      </w:r>
      <w:r w:rsidR="00200F41">
        <w:rPr>
          <w:rFonts w:ascii="Times New Roman" w:hAnsi="Times New Roman" w:cs="Times New Roman"/>
          <w:sz w:val="24"/>
          <w:szCs w:val="24"/>
        </w:rPr>
        <w:t xml:space="preserve"> </w:t>
      </w:r>
      <w:r w:rsidRPr="00A634FE">
        <w:rPr>
          <w:rFonts w:ascii="Times New Roman" w:hAnsi="Times New Roman" w:cs="Times New Roman"/>
          <w:sz w:val="24"/>
          <w:szCs w:val="24"/>
        </w:rPr>
        <w:t xml:space="preserve">laboratory conditions.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Scopus, Web of Science, ScienceDirect and Google Scholar to conduct a forward (papers citing the original study) and backward (papers that were cited in the original study) search on the 19</w:t>
      </w:r>
      <w:r w:rsidRPr="00A634FE">
        <w:rPr>
          <w:rFonts w:ascii="Times New Roman" w:hAnsi="Times New Roman" w:cs="Times New Roman"/>
          <w:sz w:val="24"/>
          <w:szCs w:val="24"/>
          <w:vertAlign w:val="superscript"/>
        </w:rPr>
        <w:t>th</w:t>
      </w:r>
      <w:r w:rsidRPr="00A634FE">
        <w:rPr>
          <w:rFonts w:ascii="Times New Roman" w:hAnsi="Times New Roman" w:cs="Times New Roman"/>
          <w:sz w:val="24"/>
          <w:szCs w:val="24"/>
        </w:rPr>
        <w:t xml:space="preserve"> of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 xml:space="preserve">n additional 87 studies. </w:t>
      </w:r>
      <w:r w:rsidR="00842DDD">
        <w:rPr>
          <w:rFonts w:ascii="Times New Roman" w:hAnsi="Times New Roman" w:cs="Times New Roman"/>
          <w:sz w:val="24"/>
          <w:szCs w:val="24"/>
        </w:rPr>
        <w:t>O</w:t>
      </w:r>
      <w:r w:rsidRPr="00A634FE">
        <w:rPr>
          <w:rFonts w:ascii="Times New Roman" w:hAnsi="Times New Roman" w:cs="Times New Roman"/>
          <w:sz w:val="24"/>
          <w:szCs w:val="24"/>
        </w:rPr>
        <w:t>ne species was removed from the compiled data set due to an unresolved phylogeny in the Open Tree of Life database</w:t>
      </w:r>
      <w:r w:rsidR="00200F4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Michonneau</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A634FE">
        <w:rPr>
          <w:rFonts w:ascii="Times New Roman" w:hAnsi="Times New Roman" w:cs="Times New Roman"/>
          <w:sz w:val="24"/>
          <w:szCs w:val="24"/>
        </w:rPr>
        <w:t xml:space="preserve">. </w:t>
      </w:r>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an abstract and full-text screening </w:t>
      </w:r>
      <w:r w:rsidR="00200F41">
        <w:rPr>
          <w:rFonts w:ascii="Times New Roman" w:hAnsi="Times New Roman" w:cs="Times New Roman"/>
          <w:sz w:val="24"/>
          <w:szCs w:val="24"/>
        </w:rPr>
        <w:t>(</w:t>
      </w:r>
      <w:r w:rsidRPr="00A634FE">
        <w:rPr>
          <w:rFonts w:ascii="Times New Roman" w:hAnsi="Times New Roman" w:cs="Times New Roman"/>
          <w:sz w:val="24"/>
          <w:szCs w:val="24"/>
        </w:rPr>
        <w:t>in Rayyan Software</w:t>
      </w:r>
      <w:r w:rsidR="00200F41">
        <w:rPr>
          <w:rFonts w:ascii="Times New Roman" w:hAnsi="Times New Roman" w:cs="Times New Roman"/>
          <w:sz w:val="24"/>
          <w:szCs w:val="24"/>
        </w:rPr>
        <w:t>)</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Ouzzani</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Following this search,</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30F8A932" w:rsidR="0042151F" w:rsidRDefault="000B0220"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studies included in the analysis had at least four </w:t>
      </w:r>
      <w:r w:rsidR="00827B30">
        <w:rPr>
          <w:rFonts w:ascii="Times New Roman" w:hAnsi="Times New Roman" w:cs="Times New Roman"/>
          <w:sz w:val="24"/>
          <w:szCs w:val="24"/>
        </w:rPr>
        <w:t>chronic (days to weeks)</w:t>
      </w:r>
      <w:r w:rsidR="00896C56">
        <w:rPr>
          <w:rFonts w:ascii="Times New Roman" w:hAnsi="Times New Roman" w:cs="Times New Roman"/>
          <w:sz w:val="24"/>
          <w:szCs w:val="24"/>
        </w:rPr>
        <w:t xml:space="preserve"> </w:t>
      </w:r>
      <w:r>
        <w:rPr>
          <w:rFonts w:ascii="Times New Roman" w:hAnsi="Times New Roman" w:cs="Times New Roman"/>
          <w:sz w:val="24"/>
          <w:szCs w:val="24"/>
        </w:rPr>
        <w:t>treatments</w:t>
      </w:r>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r w:rsidR="00CB75BF" w:rsidRPr="00CB75BF">
            <w:rPr>
              <w:rFonts w:ascii="Times New Roman" w:eastAsia="Times New Roman" w:hAnsi="Times New Roman" w:cs="Times New Roman"/>
              <w:sz w:val="24"/>
            </w:rPr>
            <w:t xml:space="preserve">(Seebach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301035026"/>
          <w:placeholder>
            <w:docPart w:val="DefaultPlaceholder_-1854013440"/>
          </w:placeholder>
        </w:sdtPr>
        <w:sdtContent>
          <w:r w:rsidR="00CB75BF" w:rsidRPr="00CB75BF">
            <w:rPr>
              <w:rFonts w:ascii="Times New Roman" w:eastAsia="Times New Roman" w:hAnsi="Times New Roman" w:cs="Times New Roman"/>
              <w:sz w:val="24"/>
            </w:rPr>
            <w:t xml:space="preserve">(Seebach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r w:rsidR="00CB75BF" w:rsidRPr="00CB75BF">
            <w:rPr>
              <w:rFonts w:ascii="Times New Roman" w:eastAsia="Times New Roman" w:hAnsi="Times New Roman" w:cs="Times New Roman"/>
              <w:sz w:val="24"/>
            </w:rPr>
            <w:t xml:space="preserve">(Pick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9)</w:t>
          </w:r>
        </w:sdtContent>
      </w:sdt>
      <w:r w:rsidR="0042151F" w:rsidRPr="00A634FE">
        <w:rPr>
          <w:rFonts w:ascii="Times New Roman" w:hAnsi="Times New Roman" w:cs="Times New Roman"/>
          <w:sz w:val="24"/>
          <w:szCs w:val="24"/>
        </w:rPr>
        <w:t xml:space="preserve">. </w:t>
      </w:r>
      <w:r w:rsidR="007B2CCC">
        <w:rPr>
          <w:rFonts w:ascii="Times New Roman" w:hAnsi="Times New Roman" w:cs="Times New Roman"/>
          <w:sz w:val="24"/>
          <w:szCs w:val="24"/>
        </w:rPr>
        <w:t>W</w:t>
      </w:r>
      <w:r w:rsidR="0042151F" w:rsidRPr="00A634FE">
        <w:rPr>
          <w:rFonts w:ascii="Times New Roman" w:hAnsi="Times New Roman" w:cs="Times New Roman"/>
          <w:sz w:val="24"/>
          <w:szCs w:val="24"/>
        </w:rPr>
        <w:t xml:space="preserve">e </w:t>
      </w:r>
      <w:r>
        <w:rPr>
          <w:rFonts w:ascii="Times New Roman" w:hAnsi="Times New Roman" w:cs="Times New Roman"/>
          <w:sz w:val="24"/>
          <w:szCs w:val="24"/>
        </w:rPr>
        <w:t>used</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 xml:space="preserve">only </w:t>
      </w:r>
      <w:r w:rsidR="0042151F" w:rsidRPr="00A634FE">
        <w:rPr>
          <w:rFonts w:ascii="Times New Roman" w:hAnsi="Times New Roman" w:cs="Times New Roman"/>
          <w:sz w:val="24"/>
          <w:szCs w:val="24"/>
        </w:rPr>
        <w:t xml:space="preserve">biological replicates as the sample size. </w:t>
      </w:r>
    </w:p>
    <w:p w14:paraId="0C4FB3A2" w14:textId="2B2BC94D"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e recorded </w:t>
      </w:r>
      <w:r w:rsidR="003E17AD">
        <w:rPr>
          <w:rFonts w:ascii="Times New Roman" w:hAnsi="Times New Roman" w:cs="Times New Roman"/>
          <w:sz w:val="24"/>
          <w:szCs w:val="24"/>
        </w:rPr>
        <w:t>associated data which may influence phenotypic plasticity and used these</w:t>
      </w:r>
      <w:r w:rsidRPr="00A634FE">
        <w:rPr>
          <w:rFonts w:ascii="Times New Roman" w:hAnsi="Times New Roman" w:cs="Times New Roman"/>
          <w:sz w:val="24"/>
          <w:szCs w:val="24"/>
        </w:rPr>
        <w:t xml:space="preserve"> in subset analyses and as moderators in meta-regression analyses. </w:t>
      </w:r>
      <w:r w:rsidR="00F46B47">
        <w:rPr>
          <w:rFonts w:ascii="Times New Roman" w:hAnsi="Times New Roman" w:cs="Times New Roman"/>
          <w:sz w:val="24"/>
          <w:szCs w:val="24"/>
        </w:rPr>
        <w:t>Hence, w</w:t>
      </w:r>
      <w:r w:rsidRPr="00A634FE">
        <w:rPr>
          <w:rFonts w:ascii="Times New Roman" w:hAnsi="Times New Roman" w:cs="Times New Roman"/>
          <w:sz w:val="24"/>
          <w:szCs w:val="24"/>
        </w:rPr>
        <w:t>e recorded taxonomic information, preferred ecosystems, and life-history stages</w:t>
      </w:r>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r w:rsidR="00CB75BF" w:rsidRPr="00CB75BF">
            <w:rPr>
              <w:rFonts w:ascii="Times New Roman" w:eastAsia="Times New Roman" w:hAnsi="Times New Roman" w:cs="Times New Roman"/>
              <w:sz w:val="24"/>
            </w:rPr>
            <w:t xml:space="preserve">(Rayna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Stock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w:t>
          </w:r>
        </w:sdtContent>
      </w:sdt>
      <w:r w:rsidR="00F46B47">
        <w:rPr>
          <w:rFonts w:ascii="Times New Roman" w:hAnsi="Times New Roman" w:cs="Times New Roman"/>
          <w:sz w:val="24"/>
          <w:szCs w:val="24"/>
        </w:rPr>
        <w:t xml:space="preserve">. 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 </w:t>
      </w:r>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r w:rsidR="00CB75BF" w:rsidRPr="00CB75BF">
            <w:rPr>
              <w:rFonts w:ascii="Times New Roman" w:eastAsia="Times New Roman" w:hAnsi="Times New Roman" w:cs="Times New Roman"/>
              <w:sz w:val="24"/>
            </w:rPr>
            <w:t xml:space="preserve">(Macartn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lastRenderedPageBreak/>
        <w:t>Data Processing and Transformations</w:t>
      </w:r>
    </w:p>
    <w:p w14:paraId="3282319D" w14:textId="1A4E6B1D"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r w:rsidR="00CB75BF" w:rsidRPr="00CB75BF">
            <w:rPr>
              <w:rFonts w:ascii="Times New Roman" w:eastAsia="Times New Roman" w:hAnsi="Times New Roman" w:cs="Times New Roman"/>
              <w:sz w:val="24"/>
            </w:rPr>
            <w:t>(Quinn &amp; Keough 2002)</w:t>
          </w:r>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r w:rsidRPr="00A634FE">
        <w:rPr>
          <w:rFonts w:ascii="Times New Roman" w:hAnsi="Times New Roman" w:cs="Times New Roman"/>
          <w:sz w:val="24"/>
          <w:szCs w:val="24"/>
        </w:rPr>
        <w:t xml:space="preserve"> to obtain means and variances that were more likely to satisfy normality assumptions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r w:rsidR="00CB75BF" w:rsidRPr="00CB75BF">
            <w:rPr>
              <w:rFonts w:ascii="Times New Roman" w:eastAsia="Times New Roman" w:hAnsi="Times New Roman" w:cs="Times New Roman"/>
              <w:sz w:val="24"/>
            </w:rPr>
            <w:t xml:space="preserve">(Macartn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48779C16"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r w:rsidR="00CB75BF" w:rsidRPr="00CB75BF">
            <w:rPr>
              <w:rFonts w:ascii="Times New Roman" w:eastAsia="Times New Roman" w:hAnsi="Times New Roman" w:cs="Times New Roman"/>
              <w:sz w:val="24"/>
            </w:rPr>
            <w:t xml:space="preserve">(Higgins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8)</w:t>
          </w:r>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0D0BA9F"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A constant of 0.5 was added to all means and SD to avoid taking the natural log of zero during effect size calculations. </w:t>
      </w:r>
    </w:p>
    <w:p w14:paraId="3A7E8957" w14:textId="2FB14616"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lastRenderedPageBreak/>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Michonneau</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3E7F2B66" w:rsidR="00F8622D" w:rsidRPr="00835872" w:rsidRDefault="00BE16FA" w:rsidP="002441BC">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42151F" w:rsidRPr="00A634FE">
        <w:rPr>
          <w:rFonts w:ascii="Times New Roman" w:eastAsiaTheme="minorEastAsia" w:hAnsi="Times New Roman" w:cs="Times New Roman"/>
          <w:sz w:val="24"/>
          <w:szCs w:val="24"/>
        </w:rPr>
        <w:t xml:space="preserve">e </w:t>
      </w:r>
      <w:r w:rsidR="000D2563">
        <w:rPr>
          <w:rFonts w:ascii="Times New Roman" w:eastAsiaTheme="minorEastAsia" w:hAnsi="Times New Roman" w:cs="Times New Roman"/>
          <w:sz w:val="24"/>
          <w:szCs w:val="24"/>
        </w:rPr>
        <w:t xml:space="preserve">developed and </w:t>
      </w:r>
      <w:r>
        <w:rPr>
          <w:rFonts w:ascii="Times New Roman" w:eastAsiaTheme="minorEastAsia" w:hAnsi="Times New Roman" w:cs="Times New Roman"/>
          <w:sz w:val="24"/>
          <w:szCs w:val="24"/>
        </w:rPr>
        <w:t xml:space="preserve">used </w:t>
      </w:r>
      <w:r w:rsidR="0042151F" w:rsidRPr="00A634FE">
        <w:rPr>
          <w:rFonts w:ascii="Times New Roman" w:eastAsiaTheme="minorEastAsia" w:hAnsi="Times New Roman" w:cs="Times New Roman"/>
          <w:sz w:val="24"/>
          <w:szCs w:val="24"/>
        </w:rPr>
        <w:t>a standardised interaction-based plasticity response ratio differenc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Equation 7) and its corresponding sampling variance (Equation 8)</w:t>
      </w:r>
      <w:r>
        <w:rPr>
          <w:rFonts w:ascii="Times New Roman" w:eastAsiaTheme="minorEastAsia" w:hAnsi="Times New Roman" w:cs="Times New Roman"/>
          <w:sz w:val="24"/>
          <w:szCs w:val="24"/>
        </w:rPr>
        <w:t xml:space="preserve"> as </w:t>
      </w:r>
      <w:r w:rsidR="0026400F">
        <w:rPr>
          <w:rFonts w:ascii="Times New Roman" w:eastAsiaTheme="minorEastAsia" w:hAnsi="Times New Roman" w:cs="Times New Roman"/>
          <w:sz w:val="24"/>
          <w:szCs w:val="24"/>
        </w:rPr>
        <w:t xml:space="preserve">our </w:t>
      </w:r>
      <w:r>
        <w:rPr>
          <w:rFonts w:ascii="Times New Roman" w:eastAsiaTheme="minorEastAsia" w:hAnsi="Times New Roman" w:cs="Times New Roman"/>
          <w:sz w:val="24"/>
          <w:szCs w:val="24"/>
        </w:rPr>
        <w:t>effect</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 xml:space="preserve">S </w:t>
      </w:r>
      <w:r w:rsidR="0042151F" w:rsidRPr="00A634FE">
        <w:rPr>
          <w:rFonts w:ascii="Times New Roman" w:eastAsiaTheme="minorEastAsia" w:hAnsi="Times New Roman" w:cs="Times New Roman"/>
          <w:sz w:val="24"/>
          <w:szCs w:val="24"/>
        </w:rPr>
        <w:t>is derived by first calculating log response ratios (</w:t>
      </w:r>
      <w:proofErr w:type="spellStart"/>
      <w:r w:rsidR="0042151F"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r w:rsidR="00174C1A">
        <w:rPr>
          <w:rFonts w:ascii="Times New Roman" w:eastAsiaTheme="minorEastAsia" w:hAnsi="Times New Roman" w:cs="Times New Roman"/>
          <w:sz w:val="24"/>
          <w:szCs w:val="24"/>
        </w:rPr>
        <w:t xml:space="preserve"> within treatments</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Pr>
          <w:rFonts w:ascii="Times New Roman" w:eastAsiaTheme="minorEastAsia" w:hAnsi="Times New Roman" w:cs="Times New Roman"/>
          <w:sz w:val="24"/>
          <w:szCs w:val="24"/>
        </w:rPr>
        <w:t> to estimate the</w:t>
      </w:r>
      <w:r w:rsidR="0042151F"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indicates the </w:t>
      </w:r>
      <w:r w:rsidR="0042151F" w:rsidRPr="00A634FE">
        <w:rPr>
          <w:rFonts w:ascii="Times New Roman" w:eastAsiaTheme="minorEastAsia" w:hAnsi="Times New Roman" w:cs="Times New Roman"/>
          <w:sz w:val="24"/>
          <w:szCs w:val="24"/>
        </w:rPr>
        <w:t>capacity for phenotypic plasticity. Th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captures the difference in phenotypic plasticity </w:t>
      </w:r>
      <w:r w:rsidR="00174C1A">
        <w:rPr>
          <w:rFonts w:ascii="Times New Roman" w:eastAsiaTheme="minorEastAsia" w:hAnsi="Times New Roman" w:cs="Times New Roman"/>
          <w:sz w:val="24"/>
          <w:szCs w:val="24"/>
        </w:rPr>
        <w:t xml:space="preserve">between (constant and fluctuating) treatments </w:t>
      </w:r>
      <w:r w:rsidR="0042151F" w:rsidRPr="00A634FE">
        <w:rPr>
          <w:rFonts w:ascii="Times New Roman" w:eastAsiaTheme="minorEastAsia" w:hAnsi="Times New Roman" w:cs="Times New Roman"/>
          <w:sz w:val="24"/>
          <w:szCs w:val="24"/>
        </w:rPr>
        <w:t xml:space="preserve">by subtracting the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of the constant from the fluctuating thermal environment. To control for the fact that temperature gradients </w:t>
      </w:r>
      <w:r w:rsidR="00174C1A">
        <w:rPr>
          <w:rFonts w:ascii="Times New Roman" w:eastAsiaTheme="minorEastAsia" w:hAnsi="Times New Roman" w:cs="Times New Roman"/>
          <w:sz w:val="24"/>
          <w:szCs w:val="24"/>
        </w:rPr>
        <w:t>differed between studies</w:t>
      </w:r>
      <w:r w:rsidR="0042151F" w:rsidRPr="00A634FE">
        <w:rPr>
          <w:rFonts w:ascii="Times New Roman" w:eastAsiaTheme="minorEastAsia" w:hAnsi="Times New Roman" w:cs="Times New Roman"/>
          <w:sz w:val="24"/>
          <w:szCs w:val="24"/>
        </w:rPr>
        <w:t xml:space="preserve">, </w:t>
      </w:r>
      <w:r w:rsidR="00174C1A">
        <w:rPr>
          <w:rFonts w:ascii="Times New Roman" w:eastAsiaTheme="minorEastAsia" w:hAnsi="Times New Roman" w:cs="Times New Roman"/>
          <w:sz w:val="24"/>
          <w:szCs w:val="24"/>
        </w:rPr>
        <w:t xml:space="preserve">the </w:t>
      </w:r>
      <w:r w:rsidR="0042151F" w:rsidRPr="00A634FE">
        <w:rPr>
          <w:rFonts w:ascii="Times New Roman" w:eastAsiaTheme="minorEastAsia" w:hAnsi="Times New Roman" w:cs="Times New Roman"/>
          <w:sz w:val="24"/>
          <w:szCs w:val="24"/>
        </w:rPr>
        <w:t>PRRD</w:t>
      </w:r>
      <w:r w:rsidR="00174C1A">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standardises the differences in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to a </w:t>
      </w:r>
      <w:r w:rsidR="00174C1A">
        <w:rPr>
          <w:rFonts w:ascii="Times New Roman" w:eastAsiaTheme="minorEastAsia" w:hAnsi="Times New Roman" w:cs="Times New Roman"/>
          <w:sz w:val="24"/>
          <w:szCs w:val="24"/>
        </w:rPr>
        <w:t>1</w:t>
      </w:r>
      <w:r w:rsidR="00174C1A" w:rsidRPr="00174C1A">
        <w:rPr>
          <w:rFonts w:ascii="Times New Roman" w:eastAsiaTheme="minorEastAsia" w:hAnsi="Times New Roman" w:cs="Times New Roman"/>
          <w:sz w:val="24"/>
          <w:szCs w:val="24"/>
          <w:vertAlign w:val="superscript"/>
        </w:rPr>
        <w:t>o</w:t>
      </w:r>
      <w:r w:rsidR="00174C1A">
        <w:rPr>
          <w:rFonts w:ascii="Times New Roman" w:eastAsiaTheme="minorEastAsia" w:hAnsi="Times New Roman" w:cs="Times New Roman"/>
          <w:sz w:val="24"/>
          <w:szCs w:val="24"/>
        </w:rPr>
        <w:t>C</w:t>
      </w:r>
      <w:r w:rsidR="0042151F" w:rsidRPr="00A634FE">
        <w:rPr>
          <w:rFonts w:ascii="Times New Roman" w:eastAsiaTheme="minorEastAsia" w:hAnsi="Times New Roman" w:cs="Times New Roman"/>
          <w:sz w:val="24"/>
          <w:szCs w:val="24"/>
        </w:rPr>
        <w:t xml:space="preserve"> change in </w:t>
      </w:r>
      <w:r w:rsidR="00174C1A">
        <w:rPr>
          <w:rFonts w:ascii="Times New Roman" w:eastAsiaTheme="minorEastAsia" w:hAnsi="Times New Roman" w:cs="Times New Roman"/>
          <w:sz w:val="24"/>
          <w:szCs w:val="24"/>
        </w:rPr>
        <w:t xml:space="preserve">treatment </w:t>
      </w:r>
      <w:r w:rsidR="0042151F" w:rsidRPr="00A634FE">
        <w:rPr>
          <w:rFonts w:ascii="Times New Roman" w:eastAsiaTheme="minorEastAsia" w:hAnsi="Times New Roman" w:cs="Times New Roman"/>
          <w:sz w:val="24"/>
          <w:szCs w:val="24"/>
        </w:rPr>
        <w:t>temperature</w:t>
      </w:r>
      <w:r w:rsidR="00174C1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Potti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42151F" w:rsidRPr="00A634FE">
        <w:rPr>
          <w:rFonts w:ascii="Times New Roman" w:eastAsiaTheme="minorEastAsia" w:hAnsi="Times New Roman" w:cs="Times New Roman"/>
          <w:sz w:val="24"/>
          <w:szCs w:val="24"/>
        </w:rPr>
        <w:t>.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 0 indicate</w:t>
      </w:r>
      <w:r w:rsidR="00174C1A">
        <w:rPr>
          <w:rFonts w:ascii="Times New Roman" w:eastAsiaTheme="minorEastAsia" w:hAnsi="Times New Roman" w:cs="Times New Roman"/>
          <w:sz w:val="24"/>
          <w:szCs w:val="24"/>
        </w:rPr>
        <w:t>s</w:t>
      </w:r>
      <w:r w:rsidR="0042151F" w:rsidRPr="00A634FE">
        <w:rPr>
          <w:rFonts w:ascii="Times New Roman" w:eastAsiaTheme="minorEastAsia" w:hAnsi="Times New Roman" w:cs="Times New Roman"/>
          <w:sz w:val="24"/>
          <w:szCs w:val="24"/>
        </w:rPr>
        <w:t xml:space="preserve"> that there is no </w:t>
      </w:r>
      <w:r w:rsidR="000D2563">
        <w:rPr>
          <w:rFonts w:ascii="Times New Roman" w:eastAsiaTheme="minorEastAsia" w:hAnsi="Times New Roman" w:cs="Times New Roman"/>
          <w:sz w:val="24"/>
          <w:szCs w:val="24"/>
        </w:rPr>
        <w:t>difference</w:t>
      </w:r>
      <w:r w:rsidR="0042151F" w:rsidRPr="00A634FE">
        <w:rPr>
          <w:rFonts w:ascii="Times New Roman" w:eastAsiaTheme="minorEastAsia" w:hAnsi="Times New Roman" w:cs="Times New Roman"/>
          <w:sz w:val="24"/>
          <w:szCs w:val="24"/>
        </w:rPr>
        <w:t xml:space="preserve"> in the capacity for phenotypic plasticity between constant and fluctuating thermal environment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gt; 0, phenotypic plasticity increases in fluctuating temperature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lt; 0, phenotypic plasticity increases in constant temperatures).</w:t>
      </w:r>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011D136D" w14:textId="77777777" w:rsidR="0042151F" w:rsidRPr="00A634FE" w:rsidRDefault="0042151F" w:rsidP="002441BC">
      <w:pPr>
        <w:spacing w:line="480" w:lineRule="auto"/>
        <w:rPr>
          <w:rFonts w:eastAsiaTheme="minorEastAsia"/>
          <w:sz w:val="24"/>
          <w:szCs w:val="24"/>
        </w:rPr>
      </w:pPr>
    </w:p>
    <w:p w14:paraId="1ED1B1A6" w14:textId="2222EADB" w:rsidR="0042151F" w:rsidRDefault="0042151F" w:rsidP="002441BC">
      <w:pPr>
        <w:spacing w:after="0" w:line="480" w:lineRule="auto"/>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Pr="00402514">
        <w:rPr>
          <w:rFonts w:ascii="Times New Roman" w:eastAsiaTheme="minorEastAsia" w:hAnsi="Times New Roman" w:cs="Times New Roman"/>
          <w:sz w:val="24"/>
          <w:szCs w:val="24"/>
        </w:rPr>
        <w:t xml:space="preserve"> is the mean response, </w:t>
      </w:r>
      <w:r w:rsidR="00E46ACA">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sidR="00E46ACA">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sidR="00E46ACA">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sidR="005C18C9">
        <w:rPr>
          <w:rFonts w:ascii="Times New Roman" w:eastAsiaTheme="minorEastAsia" w:hAnsi="Times New Roman" w:cs="Times New Roman"/>
          <w:sz w:val="24"/>
          <w:szCs w:val="24"/>
        </w:rPr>
        <w:t>Note that Equation 8 assumes that constant and fluctuating treatments are independent.</w:t>
      </w:r>
    </w:p>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1B1B1DF8"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r w:rsidR="00CB75BF" w:rsidRPr="00CB75BF">
            <w:rPr>
              <w:rFonts w:ascii="Times New Roman" w:eastAsia="Times New Roman" w:hAnsi="Times New Roman" w:cs="Times New Roman"/>
              <w:sz w:val="24"/>
            </w:rPr>
            <w:t>(Wickham 2011)</w:t>
          </w:r>
        </w:sdtContent>
      </w:sdt>
      <w:r w:rsidR="00700266">
        <w:rPr>
          <w:rFonts w:ascii="Times New Roman" w:eastAsiaTheme="minorEastAsia" w:hAnsi="Times New Roman" w:cs="Times New Roman"/>
          <w:sz w:val="24"/>
          <w:szCs w:val="24"/>
        </w:rPr>
        <w:t> </w:t>
      </w:r>
      <w:r w:rsidR="0042151F" w:rsidRPr="00402514">
        <w:rPr>
          <w:rFonts w:ascii="Times New Roman" w:eastAsiaTheme="minorEastAsia" w:hAnsi="Times New Roman" w:cs="Times New Roman"/>
          <w:sz w:val="24"/>
          <w:szCs w:val="24"/>
        </w:rPr>
        <w:t xml:space="preserve">. All data and code are available at </w:t>
      </w:r>
      <w:ins w:id="5" w:author="Daniel Noble" w:date="2025-05-07T14:22:00Z" w16du:dateUtc="2025-05-07T04:22:00Z">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ins>
      <w:del w:id="6" w:author="Daniel Noble" w:date="2025-05-07T14:22:00Z" w16du:dateUtc="2025-05-07T04:22:00Z">
        <w:r w:rsidR="0042151F" w:rsidDel="006942DB">
          <w:fldChar w:fldCharType="begin"/>
        </w:r>
        <w:r w:rsidR="0042151F" w:rsidDel="006942DB">
          <w:delInstrText>HYPERLINK "https://github.com/ClaytonStocker/Plasticity_Fluctuation_Meta"</w:delInstrText>
        </w:r>
        <w:r w:rsidR="0042151F" w:rsidDel="006942DB">
          <w:fldChar w:fldCharType="separate"/>
        </w:r>
        <w:r w:rsidR="0042151F" w:rsidRPr="00402514" w:rsidDel="006942DB">
          <w:rPr>
            <w:rStyle w:val="Hyperlink"/>
            <w:rFonts w:ascii="Times New Roman" w:eastAsiaTheme="minorEastAsia" w:hAnsi="Times New Roman" w:cs="Times New Roman"/>
            <w:sz w:val="24"/>
            <w:szCs w:val="24"/>
          </w:rPr>
          <w:delText>https://github.com/ClaytonStocker/Plasticity_Fluctuation_Meta</w:delText>
        </w:r>
        <w:r w:rsidR="0042151F" w:rsidDel="006942DB">
          <w:fldChar w:fldCharType="end"/>
        </w:r>
      </w:del>
      <w:r w:rsidR="0042151F" w:rsidRPr="00402514">
        <w:rPr>
          <w:rFonts w:ascii="Times New Roman" w:eastAsiaTheme="minorEastAsia" w:hAnsi="Times New Roman" w:cs="Times New Roman"/>
          <w:sz w:val="24"/>
          <w:szCs w:val="24"/>
        </w:rPr>
        <w:t xml:space="preserve"> (</w:t>
      </w:r>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2</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r w:rsidR="00CB75BF" w:rsidRPr="00CB75BF">
            <w:rPr>
              <w:rFonts w:ascii="Times New Roman" w:eastAsia="Times New Roman" w:hAnsi="Times New Roman" w:cs="Times New Roman"/>
              <w:sz w:val="24"/>
            </w:rPr>
            <w:t>(Pustejovsky 2018)</w:t>
          </w:r>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r w:rsidR="00B35DBF">
        <w:rPr>
          <w:rFonts w:ascii="Times New Roman" w:eastAsiaTheme="minorEastAsia" w:hAnsi="Times New Roman" w:cs="Times New Roman"/>
          <w:sz w:val="24"/>
          <w:szCs w:val="24"/>
        </w:rPr>
        <w:t>.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3)</w:t>
          </w:r>
        </w:sdtContent>
      </w:sdt>
      <w:r w:rsidR="00B35DBF">
        <w:rPr>
          <w:rFonts w:ascii="Times New Roman" w:eastAsiaTheme="minorEastAsia" w:hAnsi="Times New Roman" w:cs="Times New Roman"/>
          <w:sz w:val="24"/>
          <w:szCs w:val="24"/>
        </w:rPr>
        <w:t>, which also provide 95% prediction intervals</w:t>
      </w:r>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030FCC3F"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b)</w:t>
          </w:r>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w:t>
      </w:r>
    </w:p>
    <w:p w14:paraId="4EFC4CD6" w14:textId="33B58AE9"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r w:rsidR="00CB75BF" w:rsidRPr="00CB75BF">
            <w:rPr>
              <w:rFonts w:ascii="Times New Roman" w:eastAsia="Times New Roman" w:hAnsi="Times New Roman" w:cs="Times New Roman"/>
              <w:sz w:val="24"/>
            </w:rPr>
            <w:t>(Paradis &amp; Schliep 2018)</w:t>
          </w:r>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rafen</w:t>
          </w:r>
          <w:proofErr w:type="spellEnd"/>
          <w:r w:rsidR="00CB75BF" w:rsidRPr="00CB75BF">
            <w:rPr>
              <w:rFonts w:ascii="Times New Roman" w:eastAsia="Times New Roman" w:hAnsi="Times New Roman" w:cs="Times New Roman"/>
              <w:sz w:val="24"/>
            </w:rPr>
            <w:t xml:space="preserve"> 1989)</w:t>
          </w:r>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r w:rsidR="00CB75BF" w:rsidRPr="00CB75BF">
            <w:rPr>
              <w:rFonts w:ascii="Times New Roman" w:eastAsia="Times New Roman" w:hAnsi="Times New Roman" w:cs="Times New Roman"/>
              <w:sz w:val="24"/>
            </w:rPr>
            <w:t xml:space="preserve">(Cina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r w:rsidR="00CB75BF" w:rsidRPr="00CB75BF">
            <w:rPr>
              <w:rFonts w:ascii="Times New Roman" w:eastAsia="Times New Roman" w:hAnsi="Times New Roman" w:cs="Times New Roman"/>
              <w:sz w:val="24"/>
            </w:rPr>
            <w:t>(Nakagawa &amp; Santos 2012)</w:t>
          </w:r>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0647ED3C"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Viechtbauer</w:t>
          </w:r>
          <w:proofErr w:type="spellEnd"/>
          <w:r w:rsidR="00CB75BF" w:rsidRPr="00CB75BF">
            <w:rPr>
              <w:rFonts w:ascii="Times New Roman" w:eastAsia="Times New Roman" w:hAnsi="Times New Roman" w:cs="Times New Roman"/>
              <w:sz w:val="24"/>
            </w:rPr>
            <w:t xml:space="preserve"> 2010)</w:t>
          </w:r>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ins w:id="7" w:author="Daniel Noble" w:date="2025-05-07T14:23:00Z" w16du:dateUtc="2025-05-07T04:23:00Z">
        <w:r w:rsidR="006942DB">
          <w:rPr>
            <w:rFonts w:ascii="Times New Roman" w:eastAsiaTheme="minorEastAsia" w:hAnsi="Times New Roman" w:cs="Times New Roman"/>
            <w:sz w:val="24"/>
            <w:szCs w:val="24"/>
          </w:rPr>
          <w:t xml:space="preserve">We took a holistic approach to calculating and presenting heterogeneity </w:t>
        </w:r>
      </w:ins>
      <w:ins w:id="8" w:author="Daniel Noble" w:date="2025-05-07T14:25:00Z" w16du:dateUtc="2025-05-07T04:25:00Z">
        <w:r w:rsidR="006942DB">
          <w:rPr>
            <w:rFonts w:ascii="Times New Roman" w:eastAsiaTheme="minorEastAsia" w:hAnsi="Times New Roman" w:cs="Times New Roman"/>
            <w:sz w:val="24"/>
            <w:szCs w:val="24"/>
          </w:rPr>
          <w:t xml:space="preserve">statistics </w:t>
        </w:r>
      </w:ins>
      <w:ins w:id="9" w:author="Daniel Noble" w:date="2025-05-07T14:23:00Z" w16du:dateUtc="2025-05-07T04:23:00Z">
        <w:r w:rsidR="006942DB">
          <w:rPr>
            <w:rFonts w:ascii="Times New Roman" w:eastAsiaTheme="minorEastAsia" w:hAnsi="Times New Roman" w:cs="Times New Roman"/>
            <w:sz w:val="24"/>
            <w:szCs w:val="24"/>
          </w:rPr>
          <w:t>follo</w:t>
        </w:r>
      </w:ins>
      <w:ins w:id="10" w:author="Daniel Noble" w:date="2025-05-07T14:24:00Z" w16du:dateUtc="2025-05-07T04:24:00Z">
        <w:r w:rsidR="006942DB">
          <w:rPr>
            <w:rFonts w:ascii="Times New Roman" w:eastAsiaTheme="minorEastAsia" w:hAnsi="Times New Roman" w:cs="Times New Roman"/>
            <w:sz w:val="24"/>
            <w:szCs w:val="24"/>
          </w:rPr>
          <w:t>wing</w:t>
        </w:r>
      </w:ins>
      <w:ins w:id="11" w:author="Daniel Noble" w:date="2025-05-07T14:25:00Z" w16du:dateUtc="2025-05-07T04:25:00Z">
        <w:r w:rsidR="006942DB">
          <w:rPr>
            <w:rFonts w:ascii="Times New Roman" w:eastAsiaTheme="minorEastAsia" w:hAnsi="Times New Roman" w:cs="Times New Roman"/>
            <w:sz w:val="24"/>
            <w:szCs w:val="24"/>
          </w:rPr>
          <w:t xml:space="preserve"> recommendations by</w:t>
        </w:r>
      </w:ins>
      <w:ins w:id="12" w:author="Daniel Noble" w:date="2025-05-07T14:24:00Z" w16du:dateUtc="2025-05-07T04:24:00Z">
        <w:r w:rsidR="006942DB">
          <w:rPr>
            <w:rFonts w:ascii="Times New Roman" w:eastAsiaTheme="minorEastAsia" w:hAnsi="Times New Roman" w:cs="Times New Roman"/>
            <w:sz w:val="24"/>
            <w:szCs w:val="24"/>
          </w:rPr>
          <w:t xml:space="preserve"> </w:t>
        </w:r>
        <w:proofErr w:type="spellStart"/>
        <w:r w:rsidR="006942DB">
          <w:rPr>
            <w:rFonts w:ascii="Times New Roman" w:eastAsiaTheme="minorEastAsia" w:hAnsi="Times New Roman" w:cs="Times New Roman"/>
            <w:sz w:val="24"/>
            <w:szCs w:val="24"/>
          </w:rPr>
          <w:t>Yefeng</w:t>
        </w:r>
        <w:proofErr w:type="spellEnd"/>
        <w:r w:rsidR="006942DB">
          <w:rPr>
            <w:rFonts w:ascii="Times New Roman" w:eastAsiaTheme="minorEastAsia" w:hAnsi="Times New Roman" w:cs="Times New Roman"/>
            <w:sz w:val="24"/>
            <w:szCs w:val="24"/>
          </w:rPr>
          <w:t xml:space="preserve"> </w:t>
        </w:r>
        <w:r w:rsidR="006942DB" w:rsidRPr="00004E59">
          <w:rPr>
            <w:rFonts w:ascii="Times New Roman" w:eastAsiaTheme="minorEastAsia" w:hAnsi="Times New Roman" w:cs="Times New Roman"/>
            <w:i/>
            <w:iCs/>
            <w:sz w:val="24"/>
            <w:szCs w:val="24"/>
            <w:rPrChange w:id="13" w:author="Daniel Noble" w:date="2025-05-07T14:28:00Z" w16du:dateUtc="2025-05-07T04:28:00Z">
              <w:rPr>
                <w:rFonts w:ascii="Times New Roman" w:eastAsiaTheme="minorEastAsia" w:hAnsi="Times New Roman" w:cs="Times New Roman"/>
                <w:sz w:val="24"/>
                <w:szCs w:val="24"/>
              </w:rPr>
            </w:rPrChange>
          </w:rPr>
          <w:t>et al</w:t>
        </w:r>
        <w:r w:rsidR="006942DB">
          <w:rPr>
            <w:rFonts w:ascii="Times New Roman" w:eastAsiaTheme="minorEastAsia" w:hAnsi="Times New Roman" w:cs="Times New Roman"/>
            <w:sz w:val="24"/>
            <w:szCs w:val="24"/>
          </w:rPr>
          <w:t xml:space="preserve">. 2023. </w:t>
        </w:r>
      </w:ins>
      <w:ins w:id="14" w:author="Daniel Noble" w:date="2025-05-07T14:25:00Z" w16du:dateUtc="2025-05-07T04:25:00Z">
        <w:r w:rsidR="006942DB">
          <w:rPr>
            <w:rFonts w:ascii="Times New Roman" w:eastAsiaTheme="minorEastAsia" w:hAnsi="Times New Roman" w:cs="Times New Roman"/>
            <w:sz w:val="24"/>
            <w:szCs w:val="24"/>
          </w:rPr>
          <w:t>In addition to prediction intervals</w:t>
        </w:r>
      </w:ins>
      <w:ins w:id="15" w:author="Daniel Noble" w:date="2025-05-07T14:26:00Z" w16du:dateUtc="2025-05-07T04:26:00Z">
        <w:r w:rsidR="006942DB">
          <w:rPr>
            <w:rFonts w:ascii="Times New Roman" w:eastAsiaTheme="minorEastAsia" w:hAnsi="Times New Roman" w:cs="Times New Roman"/>
            <w:sz w:val="24"/>
            <w:szCs w:val="24"/>
          </w:rPr>
          <w:t>,</w:t>
        </w:r>
      </w:ins>
      <w:ins w:id="16" w:author="Daniel Noble" w:date="2025-05-07T14:25:00Z" w16du:dateUtc="2025-05-07T04:25:00Z">
        <w:r w:rsidR="006942DB">
          <w:rPr>
            <w:rFonts w:ascii="Times New Roman" w:eastAsiaTheme="minorEastAsia" w:hAnsi="Times New Roman" w:cs="Times New Roman"/>
            <w:sz w:val="24"/>
            <w:szCs w:val="24"/>
          </w:rPr>
          <w:t xml:space="preserve"> we report </w:t>
        </w:r>
      </w:ins>
      <w:ins w:id="17" w:author="Daniel Noble" w:date="2025-05-08T12:57:00Z" w16du:dateUtc="2025-05-08T02:57:00Z">
        <w:r w:rsidR="002D4043">
          <w:rPr>
            <w:rFonts w:ascii="Times New Roman" w:eastAsiaTheme="minorEastAsia" w:hAnsi="Times New Roman" w:cs="Times New Roman"/>
            <w:sz w:val="24"/>
            <w:szCs w:val="24"/>
          </w:rPr>
          <w:t xml:space="preserve">relative heterogeneity </w:t>
        </w:r>
      </w:ins>
      <w:ins w:id="18" w:author="Daniel Noble" w:date="2025-05-07T14:27:00Z" w16du:dateUtc="2025-05-07T04:27:00Z">
        <w:r w:rsidR="006942DB">
          <w:rPr>
            <w:rFonts w:ascii="Times New Roman" w:eastAsiaTheme="minorEastAsia" w:hAnsi="Times New Roman" w:cs="Times New Roman"/>
            <w:sz w:val="24"/>
            <w:szCs w:val="24"/>
          </w:rPr>
          <w:t>(</w:t>
        </w:r>
      </w:ins>
      <w:ins w:id="19" w:author="Daniel Noble" w:date="2025-05-08T12:57:00Z" w16du:dateUtc="2025-05-08T02:57:00Z">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ins>
      <w:ins w:id="20" w:author="Daniel Noble" w:date="2025-05-07T14:27:00Z" w16du:dateUtc="2025-05-07T04:27:00Z">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ins>
      <w:ins w:id="21" w:author="Daniel Noble" w:date="2025-05-08T12:57:00Z" w16du:dateUtc="2025-05-08T02:57:00Z">
        <w:r w:rsidR="002D4043">
          <w:rPr>
            <w:rFonts w:ascii="Times New Roman" w:eastAsiaTheme="minorEastAsia" w:hAnsi="Times New Roman" w:cs="Times New Roman"/>
            <w:sz w:val="24"/>
            <w:szCs w:val="24"/>
          </w:rPr>
          <w:t xml:space="preserve"> as </w:t>
        </w:r>
      </w:ins>
      <w:ins w:id="22" w:author="Daniel Noble" w:date="2025-05-08T12:58:00Z" w16du:dateUtc="2025-05-08T02:58:00Z">
        <w:r w:rsidR="002D4043">
          <w:rPr>
            <w:rFonts w:ascii="Times New Roman" w:eastAsiaTheme="minorEastAsia" w:hAnsi="Times New Roman" w:cs="Times New Roman"/>
            <w:sz w:val="24"/>
            <w:szCs w:val="24"/>
          </w:rPr>
          <w:t xml:space="preserve">well as two magnitude measures of heterogeneity (i.e., </w:t>
        </w:r>
      </w:ins>
      <w:ins w:id="23" w:author="Daniel Noble" w:date="2025-05-07T14:25:00Z" w16du:dateUtc="2025-05-07T04:25:00Z">
        <w:r w:rsidR="006942DB">
          <w:rPr>
            <w:rFonts w:ascii="Times New Roman" w:eastAsiaTheme="minorEastAsia" w:hAnsi="Times New Roman" w:cs="Times New Roman"/>
            <w:sz w:val="24"/>
            <w:szCs w:val="24"/>
          </w:rPr>
          <w:t>CV</w:t>
        </w:r>
      </w:ins>
      <w:ins w:id="24" w:author="Daniel Noble" w:date="2025-05-08T12:59:00Z" w16du:dateUtc="2025-05-08T02:59:00Z">
        <w:r w:rsidR="002A2B53">
          <w:rPr>
            <w:rFonts w:ascii="Times New Roman" w:eastAsiaTheme="minorEastAsia" w:hAnsi="Times New Roman" w:cs="Times New Roman"/>
            <w:sz w:val="24"/>
            <w:szCs w:val="24"/>
          </w:rPr>
          <w:t xml:space="preserve"> and </w:t>
        </w:r>
      </w:ins>
      <w:ins w:id="25" w:author="Daniel Noble" w:date="2025-05-07T14:25:00Z" w16du:dateUtc="2025-05-07T04:25:00Z">
        <w:r w:rsidR="006942DB">
          <w:rPr>
            <w:rFonts w:ascii="Times New Roman" w:eastAsiaTheme="minorEastAsia" w:hAnsi="Times New Roman" w:cs="Times New Roman"/>
            <w:sz w:val="24"/>
            <w:szCs w:val="24"/>
          </w:rPr>
          <w:t>M</w:t>
        </w:r>
      </w:ins>
      <w:ins w:id="26" w:author="Daniel Noble" w:date="2025-05-08T12:58:00Z" w16du:dateUtc="2025-05-08T02:58:00Z">
        <w:r w:rsidR="002D4043">
          <w:rPr>
            <w:rFonts w:ascii="Times New Roman" w:eastAsiaTheme="minorEastAsia" w:hAnsi="Times New Roman" w:cs="Times New Roman"/>
            <w:sz w:val="24"/>
            <w:szCs w:val="24"/>
          </w:rPr>
          <w:t xml:space="preserve">, following </w:t>
        </w:r>
      </w:ins>
      <w:commentRangeStart w:id="27"/>
      <w:proofErr w:type="spellStart"/>
      <w:ins w:id="28" w:author="Daniel Noble" w:date="2025-05-07T14:26:00Z" w16du:dateUtc="2025-05-07T04:26:00Z">
        <w:r w:rsidR="006942DB">
          <w:rPr>
            <w:rFonts w:ascii="Times New Roman" w:eastAsiaTheme="minorEastAsia" w:hAnsi="Times New Roman" w:cs="Times New Roman"/>
            <w:sz w:val="24"/>
            <w:szCs w:val="24"/>
          </w:rPr>
          <w:t>Yefeng</w:t>
        </w:r>
        <w:proofErr w:type="spellEnd"/>
        <w:r w:rsidR="006942DB">
          <w:rPr>
            <w:rFonts w:ascii="Times New Roman" w:eastAsiaTheme="minorEastAsia" w:hAnsi="Times New Roman" w:cs="Times New Roman"/>
            <w:sz w:val="24"/>
            <w:szCs w:val="24"/>
          </w:rPr>
          <w:t xml:space="preserve"> </w:t>
        </w:r>
        <w:r w:rsidR="006942DB" w:rsidRPr="00004E59">
          <w:rPr>
            <w:rFonts w:ascii="Times New Roman" w:eastAsiaTheme="minorEastAsia" w:hAnsi="Times New Roman" w:cs="Times New Roman"/>
            <w:i/>
            <w:iCs/>
            <w:sz w:val="24"/>
            <w:szCs w:val="24"/>
            <w:rPrChange w:id="29" w:author="Daniel Noble" w:date="2025-05-07T14:29:00Z" w16du:dateUtc="2025-05-07T04:29:00Z">
              <w:rPr>
                <w:rFonts w:ascii="Times New Roman" w:eastAsiaTheme="minorEastAsia" w:hAnsi="Times New Roman" w:cs="Times New Roman"/>
                <w:sz w:val="24"/>
                <w:szCs w:val="24"/>
              </w:rPr>
            </w:rPrChange>
          </w:rPr>
          <w:t>e</w:t>
        </w:r>
      </w:ins>
      <w:commentRangeEnd w:id="27"/>
      <w:ins w:id="30" w:author="Daniel Noble" w:date="2025-05-08T12:56:00Z" w16du:dateUtc="2025-05-08T02:56:00Z">
        <w:r w:rsidR="00832EFA">
          <w:rPr>
            <w:rStyle w:val="CommentReference"/>
          </w:rPr>
          <w:commentReference w:id="27"/>
        </w:r>
      </w:ins>
      <w:ins w:id="31" w:author="Daniel Noble" w:date="2025-05-07T14:26:00Z" w16du:dateUtc="2025-05-07T04:26:00Z">
        <w:r w:rsidR="006942DB" w:rsidRPr="00004E59">
          <w:rPr>
            <w:rFonts w:ascii="Times New Roman" w:eastAsiaTheme="minorEastAsia" w:hAnsi="Times New Roman" w:cs="Times New Roman"/>
            <w:i/>
            <w:iCs/>
            <w:sz w:val="24"/>
            <w:szCs w:val="24"/>
            <w:rPrChange w:id="32" w:author="Daniel Noble" w:date="2025-05-07T14:29:00Z" w16du:dateUtc="2025-05-07T04:29:00Z">
              <w:rPr>
                <w:rFonts w:ascii="Times New Roman" w:eastAsiaTheme="minorEastAsia" w:hAnsi="Times New Roman" w:cs="Times New Roman"/>
                <w:sz w:val="24"/>
                <w:szCs w:val="24"/>
              </w:rPr>
            </w:rPrChange>
          </w:rPr>
          <w:t>t al.</w:t>
        </w:r>
        <w:r w:rsidR="006942DB">
          <w:rPr>
            <w:rFonts w:ascii="Times New Roman" w:eastAsiaTheme="minorEastAsia" w:hAnsi="Times New Roman" w:cs="Times New Roman"/>
            <w:sz w:val="24"/>
            <w:szCs w:val="24"/>
          </w:rPr>
          <w:t xml:space="preserve"> 2023)</w:t>
        </w:r>
      </w:ins>
      <w:ins w:id="33" w:author="Daniel Noble" w:date="2025-05-08T12:58:00Z" w16du:dateUtc="2025-05-08T02:58:00Z">
        <w:r w:rsidR="002D4043">
          <w:rPr>
            <w:rFonts w:ascii="Times New Roman" w:eastAsiaTheme="minorEastAsia" w:hAnsi="Times New Roman" w:cs="Times New Roman"/>
            <w:sz w:val="24"/>
            <w:szCs w:val="24"/>
          </w:rPr>
          <w:t xml:space="preserve">. </w:t>
        </w:r>
      </w:ins>
      <w:proofErr w:type="spellStart"/>
      <w:ins w:id="34" w:author="Daniel Noble" w:date="2025-05-08T13:01:00Z" w16du:dateUtc="2025-05-08T03:01:00Z">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expresses the magnitude of heterogeneity relative to the overall meta-analytic mean</w:t>
        </w:r>
      </w:ins>
      <w:ins w:id="35" w:author="Daniel Noble" w:date="2025-05-08T13:02:00Z" w16du:dateUtc="2025-05-08T03:02:00Z">
        <w:r w:rsidR="002B4F4F">
          <w:rPr>
            <w:rFonts w:ascii="Times New Roman" w:eastAsiaTheme="minorEastAsia" w:hAnsi="Times New Roman" w:cs="Times New Roman"/>
            <w:sz w:val="24"/>
            <w:szCs w:val="24"/>
          </w:rPr>
          <w:t xml:space="preserve">. Whil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is a useful metric</w:t>
        </w:r>
      </w:ins>
      <w:ins w:id="36" w:author="Daniel Noble" w:date="2025-05-08T13:03:00Z" w16du:dateUtc="2025-05-08T03:03:00Z">
        <w:r w:rsidR="002B4F4F">
          <w:rPr>
            <w:rFonts w:ascii="Times New Roman" w:eastAsiaTheme="minorEastAsia" w:hAnsi="Times New Roman" w:cs="Times New Roman"/>
            <w:sz w:val="24"/>
            <w:szCs w:val="24"/>
          </w:rPr>
          <w:t>,</w:t>
        </w:r>
      </w:ins>
      <w:ins w:id="37" w:author="Daniel Noble" w:date="2025-05-08T13:02:00Z" w16du:dateUtc="2025-05-08T03:02:00Z">
        <w:r w:rsidR="002B4F4F">
          <w:rPr>
            <w:rFonts w:ascii="Times New Roman" w:eastAsiaTheme="minorEastAsia" w:hAnsi="Times New Roman" w:cs="Times New Roman"/>
            <w:sz w:val="24"/>
            <w:szCs w:val="24"/>
          </w:rPr>
          <w:t xml:space="preserve"> it</w:t>
        </w:r>
      </w:ins>
      <w:ins w:id="38" w:author="Daniel Noble" w:date="2025-05-08T13:03:00Z" w16du:dateUtc="2025-05-08T03:03:00Z">
        <w:r w:rsidR="002B4F4F">
          <w:rPr>
            <w:rFonts w:ascii="Times New Roman" w:eastAsiaTheme="minorEastAsia" w:hAnsi="Times New Roman" w:cs="Times New Roman"/>
            <w:sz w:val="24"/>
            <w:szCs w:val="24"/>
          </w:rPr>
          <w:t xml:space="preserve">s interpretation can become problematic when the meta-analytic mean approaches zero. A more robust measure of </w:t>
        </w:r>
      </w:ins>
      <w:ins w:id="39" w:author="Daniel Noble" w:date="2025-05-08T13:04:00Z" w16du:dateUtc="2025-05-08T03:04:00Z">
        <w:r w:rsidR="002B4F4F">
          <w:rPr>
            <w:rFonts w:ascii="Times New Roman" w:eastAsiaTheme="minorEastAsia" w:hAnsi="Times New Roman" w:cs="Times New Roman"/>
            <w:sz w:val="24"/>
            <w:szCs w:val="24"/>
          </w:rPr>
          <w:t xml:space="preserve">the magnitude of heterogeneity is therefore </w:t>
        </w:r>
        <w:r w:rsidR="002B4F4F">
          <w:rPr>
            <w:rFonts w:ascii="Times New Roman" w:eastAsiaTheme="minorEastAsia" w:hAnsi="Times New Roman" w:cs="Times New Roman"/>
            <w:sz w:val="24"/>
            <w:szCs w:val="24"/>
          </w:rPr>
          <w:lastRenderedPageBreak/>
          <w:t xml:space="preserve">to use </w:t>
        </w:r>
        <w:proofErr w:type="spellStart"/>
        <w:r w:rsidR="002B4F4F">
          <w:rPr>
            <w:rFonts w:ascii="Times New Roman" w:eastAsiaTheme="minorEastAsia" w:hAnsi="Times New Roman" w:cs="Times New Roman"/>
            <w:sz w:val="24"/>
            <w:szCs w:val="24"/>
          </w:rPr>
          <w:t>M</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w:t>
        </w:r>
        <w:commentRangeStart w:id="40"/>
        <w:proofErr w:type="spellStart"/>
        <w:r w:rsidR="002B4F4F">
          <w:rPr>
            <w:rFonts w:ascii="Times New Roman" w:eastAsiaTheme="minorEastAsia" w:hAnsi="Times New Roman" w:cs="Times New Roman"/>
            <w:sz w:val="24"/>
            <w:szCs w:val="24"/>
          </w:rPr>
          <w:t>Yefeng</w:t>
        </w:r>
        <w:proofErr w:type="spellEnd"/>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w:t>
        </w:r>
        <w:commentRangeEnd w:id="40"/>
        <w:r w:rsidR="002B4F4F">
          <w:rPr>
            <w:rStyle w:val="CommentReference"/>
          </w:rPr>
          <w:commentReference w:id="40"/>
        </w:r>
        <w:r w:rsidR="002B4F4F" w:rsidRPr="00AE112C">
          <w:rPr>
            <w:rFonts w:ascii="Times New Roman" w:eastAsiaTheme="minorEastAsia" w:hAnsi="Times New Roman" w:cs="Times New Roman"/>
            <w:i/>
            <w:iCs/>
            <w:sz w:val="24"/>
            <w:szCs w:val="24"/>
          </w:rPr>
          <w:t>t al.</w:t>
        </w:r>
        <w:r w:rsidR="002B4F4F">
          <w:rPr>
            <w:rFonts w:ascii="Times New Roman" w:eastAsiaTheme="minorEastAsia" w:hAnsi="Times New Roman" w:cs="Times New Roman"/>
            <w:sz w:val="24"/>
            <w:szCs w:val="24"/>
          </w:rPr>
          <w:t xml:space="preserve"> 2023</w:t>
        </w:r>
        <w:r w:rsidR="002B4F4F">
          <w:rPr>
            <w:rFonts w:ascii="Times New Roman" w:eastAsiaTheme="minorEastAsia" w:hAnsi="Times New Roman" w:cs="Times New Roman"/>
            <w:sz w:val="24"/>
            <w:szCs w:val="24"/>
          </w:rPr>
          <w:t>).</w:t>
        </w:r>
      </w:ins>
      <w:ins w:id="41" w:author="Daniel Noble" w:date="2025-05-08T13:01:00Z" w16du:dateUtc="2025-05-08T03:01:00Z">
        <w:r w:rsidR="002B4F4F">
          <w:rPr>
            <w:rFonts w:ascii="Times New Roman" w:eastAsiaTheme="minorEastAsia" w:hAnsi="Times New Roman" w:cs="Times New Roman"/>
            <w:sz w:val="24"/>
            <w:szCs w:val="24"/>
          </w:rPr>
          <w:t xml:space="preserve"> </w:t>
        </w:r>
      </w:ins>
      <w:ins w:id="42" w:author="Daniel Noble" w:date="2025-05-08T12:58:00Z" w16du:dateUtc="2025-05-08T02:58:00Z">
        <w:r w:rsidR="002D4043">
          <w:rPr>
            <w:rFonts w:ascii="Times New Roman" w:eastAsiaTheme="minorEastAsia" w:hAnsi="Times New Roman" w:cs="Times New Roman"/>
            <w:sz w:val="24"/>
            <w:szCs w:val="24"/>
          </w:rPr>
          <w:t>We also decompose these total measures of heterogeneity into</w:t>
        </w:r>
      </w:ins>
      <w:ins w:id="43" w:author="Daniel Noble" w:date="2025-05-08T12:59:00Z" w16du:dateUtc="2025-05-08T02:59:00Z">
        <w:r w:rsidR="002D4043">
          <w:rPr>
            <w:rFonts w:ascii="Times New Roman" w:eastAsiaTheme="minorEastAsia" w:hAnsi="Times New Roman" w:cs="Times New Roman"/>
            <w:sz w:val="24"/>
            <w:szCs w:val="24"/>
          </w:rPr>
          <w:t xml:space="preserve"> their </w:t>
        </w:r>
      </w:ins>
      <w:ins w:id="44" w:author="Daniel Noble" w:date="2025-05-07T14:26:00Z" w16du:dateUtc="2025-05-07T04:26:00Z">
        <w:r w:rsidR="006942DB">
          <w:rPr>
            <w:rFonts w:ascii="Times New Roman" w:eastAsiaTheme="minorEastAsia" w:hAnsi="Times New Roman" w:cs="Times New Roman"/>
            <w:sz w:val="24"/>
            <w:szCs w:val="24"/>
          </w:rPr>
          <w:t>various partitions</w:t>
        </w:r>
      </w:ins>
      <w:ins w:id="45" w:author="Daniel Noble" w:date="2025-05-08T14:55:00Z" w16du:dateUtc="2025-05-08T04:55:00Z">
        <w:r w:rsidR="00842026">
          <w:rPr>
            <w:rFonts w:ascii="Times New Roman" w:eastAsiaTheme="minorEastAsia" w:hAnsi="Times New Roman" w:cs="Times New Roman"/>
            <w:sz w:val="24"/>
            <w:szCs w:val="24"/>
          </w:rPr>
          <w:t>/strata</w:t>
        </w:r>
      </w:ins>
      <w:ins w:id="46" w:author="Daniel Noble" w:date="2025-05-07T14:27:00Z" w16du:dateUtc="2025-05-07T04:27:00Z">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ins>
      <w:ins w:id="47" w:author="Daniel Noble" w:date="2025-05-08T12:59:00Z" w16du:dateUtc="2025-05-08T02:59:00Z">
        <w:r w:rsidR="002D4043">
          <w:rPr>
            <w:rFonts w:ascii="Times New Roman" w:eastAsiaTheme="minorEastAsia" w:hAnsi="Times New Roman" w:cs="Times New Roman"/>
            <w:sz w:val="24"/>
            <w:szCs w:val="24"/>
          </w:rPr>
          <w:t xml:space="preserve"> (</w:t>
        </w:r>
        <w:commentRangeStart w:id="48"/>
        <w:proofErr w:type="spellStart"/>
        <w:r w:rsidR="002D4043">
          <w:rPr>
            <w:rFonts w:ascii="Times New Roman" w:eastAsiaTheme="minorEastAsia" w:hAnsi="Times New Roman" w:cs="Times New Roman"/>
            <w:sz w:val="24"/>
            <w:szCs w:val="24"/>
          </w:rPr>
          <w:t>Yefeng</w:t>
        </w:r>
        <w:proofErr w:type="spellEnd"/>
        <w:r w:rsidR="002D4043">
          <w:rPr>
            <w:rFonts w:ascii="Times New Roman" w:eastAsiaTheme="minorEastAsia" w:hAnsi="Times New Roman" w:cs="Times New Roman"/>
            <w:sz w:val="24"/>
            <w:szCs w:val="24"/>
          </w:rPr>
          <w:t xml:space="preserve"> </w:t>
        </w:r>
        <w:r w:rsidR="002D4043" w:rsidRPr="00AE112C">
          <w:rPr>
            <w:rFonts w:ascii="Times New Roman" w:eastAsiaTheme="minorEastAsia" w:hAnsi="Times New Roman" w:cs="Times New Roman"/>
            <w:i/>
            <w:iCs/>
            <w:sz w:val="24"/>
            <w:szCs w:val="24"/>
          </w:rPr>
          <w:t>e</w:t>
        </w:r>
        <w:commentRangeEnd w:id="48"/>
        <w:r w:rsidR="002D4043">
          <w:rPr>
            <w:rStyle w:val="CommentReference"/>
          </w:rPr>
          <w:commentReference w:id="48"/>
        </w:r>
        <w:r w:rsidR="002D4043" w:rsidRPr="00AE112C">
          <w:rPr>
            <w:rFonts w:ascii="Times New Roman" w:eastAsiaTheme="minorEastAsia" w:hAnsi="Times New Roman" w:cs="Times New Roman"/>
            <w:i/>
            <w:iCs/>
            <w:sz w:val="24"/>
            <w:szCs w:val="24"/>
          </w:rPr>
          <w:t>t al.</w:t>
        </w:r>
        <w:r w:rsidR="002D4043">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w:t>
        </w:r>
      </w:ins>
      <w:ins w:id="49" w:author="Daniel Noble" w:date="2025-05-07T14:26:00Z" w16du:dateUtc="2025-05-07T04:26:00Z">
        <w:r w:rsidR="006942DB">
          <w:rPr>
            <w:rFonts w:ascii="Times New Roman" w:eastAsiaTheme="minorEastAsia" w:hAnsi="Times New Roman" w:cs="Times New Roman"/>
            <w:sz w:val="24"/>
            <w:szCs w:val="24"/>
          </w:rPr>
          <w:t xml:space="preserve">. </w:t>
        </w:r>
      </w:ins>
      <w:ins w:id="50" w:author="Daniel Noble" w:date="2025-05-07T14:28:00Z" w16du:dateUtc="2025-05-07T04:28:00Z">
        <w:r w:rsidR="006942DB">
          <w:rPr>
            <w:rFonts w:ascii="Times New Roman" w:eastAsiaTheme="minorEastAsia" w:hAnsi="Times New Roman" w:cs="Times New Roman"/>
            <w:sz w:val="24"/>
            <w:szCs w:val="24"/>
          </w:rPr>
          <w:t>Heterogeneity statistics</w:t>
        </w:r>
      </w:ins>
      <w:del w:id="51" w:author="Daniel Noble" w:date="2025-05-07T14:24:00Z" w16du:dateUtc="2025-05-07T04:24:00Z">
        <w:r w:rsidR="001F5D12" w:rsidRPr="00402514" w:rsidDel="006942DB">
          <w:rPr>
            <w:rFonts w:ascii="Times New Roman" w:eastAsiaTheme="minorEastAsia" w:hAnsi="Times New Roman" w:cs="Times New Roman"/>
            <w:sz w:val="24"/>
            <w:szCs w:val="24"/>
          </w:rPr>
          <w:delText xml:space="preserve">The </w:delText>
        </w:r>
      </w:del>
      <w:del w:id="52" w:author="Daniel Noble" w:date="2025-05-07T14:28:00Z" w16du:dateUtc="2025-05-07T04:28:00Z">
        <w:r w:rsidR="001F5D12" w:rsidRPr="00402514" w:rsidDel="006942DB">
          <w:rPr>
            <w:rFonts w:ascii="Times New Roman" w:eastAsiaTheme="minorEastAsia" w:hAnsi="Times New Roman" w:cs="Times New Roman"/>
            <w:sz w:val="24"/>
            <w:szCs w:val="24"/>
          </w:rPr>
          <w:delText xml:space="preserve">total heterogeneity statistic </w:delText>
        </w:r>
      </w:del>
      <w:del w:id="53" w:author="Daniel Noble" w:date="2025-05-07T14:27:00Z" w16du:dateUtc="2025-05-07T04:27:00Z">
        <w:r w:rsidR="001F5D12" w:rsidRPr="00402514" w:rsidDel="006942DB">
          <w:rPr>
            <w:rFonts w:ascii="Times New Roman" w:eastAsiaTheme="minorEastAsia" w:hAnsi="Times New Roman" w:cs="Times New Roman"/>
            <w:sz w:val="24"/>
            <w:szCs w:val="24"/>
          </w:rPr>
          <w:delText>(</w:delText>
        </w:r>
        <w:r w:rsidR="001F5D12" w:rsidRPr="00402514" w:rsidDel="006942DB">
          <w:rPr>
            <w:rFonts w:ascii="Times New Roman" w:eastAsiaTheme="minorEastAsia" w:hAnsi="Times New Roman" w:cs="Times New Roman"/>
            <w:i/>
            <w:iCs/>
            <w:sz w:val="24"/>
            <w:szCs w:val="24"/>
          </w:rPr>
          <w:delText>I</w:delText>
        </w:r>
        <w:r w:rsidR="001F5D12" w:rsidRPr="00402514" w:rsidDel="006942DB">
          <w:rPr>
            <w:rFonts w:ascii="Times New Roman" w:eastAsiaTheme="minorEastAsia" w:hAnsi="Times New Roman" w:cs="Times New Roman"/>
            <w:i/>
            <w:iCs/>
            <w:sz w:val="24"/>
            <w:szCs w:val="24"/>
            <w:vertAlign w:val="superscript"/>
          </w:rPr>
          <w:delText>2</w:delText>
        </w:r>
        <w:r w:rsidR="001F5D12" w:rsidRPr="00402514" w:rsidDel="006942DB">
          <w:rPr>
            <w:rFonts w:ascii="Times New Roman" w:eastAsiaTheme="minorEastAsia" w:hAnsi="Times New Roman" w:cs="Times New Roman"/>
            <w:i/>
            <w:iCs/>
            <w:sz w:val="24"/>
            <w:szCs w:val="24"/>
            <w:vertAlign w:val="subscript"/>
          </w:rPr>
          <w:delText>Total</w:delText>
        </w:r>
        <w:r w:rsidR="001F5D12" w:rsidRPr="00402514" w:rsidDel="006942DB">
          <w:rPr>
            <w:rFonts w:ascii="Times New Roman" w:eastAsiaTheme="minorEastAsia" w:hAnsi="Times New Roman" w:cs="Times New Roman"/>
            <w:sz w:val="24"/>
            <w:szCs w:val="24"/>
          </w:rPr>
          <w:delText xml:space="preserve">) </w:delText>
        </w:r>
      </w:del>
      <w:del w:id="54" w:author="Daniel Noble" w:date="2025-05-07T14:28:00Z" w16du:dateUtc="2025-05-07T04:28:00Z">
        <w:r w:rsidR="001F5D12" w:rsidRPr="00402514" w:rsidDel="006942DB">
          <w:rPr>
            <w:rFonts w:ascii="Times New Roman" w:eastAsiaTheme="minorEastAsia" w:hAnsi="Times New Roman" w:cs="Times New Roman"/>
            <w:sz w:val="24"/>
            <w:szCs w:val="24"/>
          </w:rPr>
          <w:delText>and partitions</w:delText>
        </w:r>
      </w:del>
      <w:del w:id="55" w:author="Daniel Noble" w:date="2025-05-07T14:27:00Z" w16du:dateUtc="2025-05-07T04:27:00Z">
        <w:r w:rsidR="001F5D12" w:rsidRPr="00402514" w:rsidDel="006942DB">
          <w:rPr>
            <w:rFonts w:ascii="Times New Roman" w:eastAsiaTheme="minorEastAsia" w:hAnsi="Times New Roman" w:cs="Times New Roman"/>
            <w:sz w:val="24"/>
            <w:szCs w:val="24"/>
          </w:rPr>
          <w:delText xml:space="preserve"> corresponding to </w:delText>
        </w:r>
        <w:r w:rsidR="001F5D12" w:rsidDel="006942DB">
          <w:rPr>
            <w:rFonts w:ascii="Times New Roman" w:eastAsiaTheme="minorEastAsia" w:hAnsi="Times New Roman" w:cs="Times New Roman"/>
            <w:sz w:val="24"/>
            <w:szCs w:val="24"/>
          </w:rPr>
          <w:delText xml:space="preserve">each of </w:delText>
        </w:r>
        <w:r w:rsidR="001F5D12" w:rsidRPr="00402514" w:rsidDel="006942DB">
          <w:rPr>
            <w:rFonts w:ascii="Times New Roman" w:eastAsiaTheme="minorEastAsia" w:hAnsi="Times New Roman" w:cs="Times New Roman"/>
            <w:sz w:val="24"/>
            <w:szCs w:val="24"/>
          </w:rPr>
          <w:delText>the random effects (</w:delText>
        </w:r>
        <w:r w:rsidR="001F5D12" w:rsidRPr="00402514" w:rsidDel="006942DB">
          <w:rPr>
            <w:rFonts w:ascii="Times New Roman" w:eastAsiaTheme="minorEastAsia" w:hAnsi="Times New Roman" w:cs="Times New Roman"/>
            <w:i/>
            <w:iCs/>
            <w:sz w:val="24"/>
            <w:szCs w:val="24"/>
          </w:rPr>
          <w:delText>I</w:delText>
        </w:r>
        <w:r w:rsidR="001F5D12" w:rsidRPr="00402514" w:rsidDel="006942DB">
          <w:rPr>
            <w:rFonts w:ascii="Times New Roman" w:eastAsiaTheme="minorEastAsia" w:hAnsi="Times New Roman" w:cs="Times New Roman"/>
            <w:i/>
            <w:iCs/>
            <w:sz w:val="24"/>
            <w:szCs w:val="24"/>
            <w:vertAlign w:val="superscript"/>
          </w:rPr>
          <w:delText>2</w:delText>
        </w:r>
        <w:r w:rsidR="001F5D12" w:rsidRPr="00402514" w:rsidDel="006942DB">
          <w:rPr>
            <w:rFonts w:ascii="Times New Roman" w:eastAsiaTheme="minorEastAsia" w:hAnsi="Times New Roman" w:cs="Times New Roman"/>
            <w:i/>
            <w:iCs/>
            <w:sz w:val="24"/>
            <w:szCs w:val="24"/>
            <w:vertAlign w:val="subscript"/>
          </w:rPr>
          <w:delText>Animal</w:delText>
        </w:r>
        <w:r w:rsidR="001F5D12" w:rsidRPr="00402514" w:rsidDel="006942DB">
          <w:rPr>
            <w:rFonts w:ascii="Times New Roman" w:eastAsiaTheme="minorEastAsia" w:hAnsi="Times New Roman" w:cs="Times New Roman"/>
            <w:sz w:val="24"/>
            <w:szCs w:val="24"/>
          </w:rPr>
          <w:delText xml:space="preserve">, </w:delText>
        </w:r>
        <w:r w:rsidR="001F5D12" w:rsidRPr="00402514" w:rsidDel="006942DB">
          <w:rPr>
            <w:rFonts w:ascii="Times New Roman" w:eastAsiaTheme="minorEastAsia" w:hAnsi="Times New Roman" w:cs="Times New Roman"/>
            <w:i/>
            <w:iCs/>
            <w:sz w:val="24"/>
            <w:szCs w:val="24"/>
          </w:rPr>
          <w:delText>I</w:delText>
        </w:r>
        <w:r w:rsidR="001F5D12" w:rsidRPr="00402514" w:rsidDel="006942DB">
          <w:rPr>
            <w:rFonts w:ascii="Times New Roman" w:eastAsiaTheme="minorEastAsia" w:hAnsi="Times New Roman" w:cs="Times New Roman"/>
            <w:i/>
            <w:iCs/>
            <w:sz w:val="24"/>
            <w:szCs w:val="24"/>
            <w:vertAlign w:val="superscript"/>
          </w:rPr>
          <w:delText>2</w:delText>
        </w:r>
        <w:r w:rsidR="001F5D12" w:rsidRPr="00402514" w:rsidDel="006942DB">
          <w:rPr>
            <w:rFonts w:ascii="Times New Roman" w:eastAsiaTheme="minorEastAsia" w:hAnsi="Times New Roman" w:cs="Times New Roman"/>
            <w:i/>
            <w:iCs/>
            <w:sz w:val="24"/>
            <w:szCs w:val="24"/>
            <w:vertAlign w:val="subscript"/>
          </w:rPr>
          <w:delText>Obs</w:delText>
        </w:r>
        <w:r w:rsidR="001F5D12" w:rsidRPr="00402514" w:rsidDel="006942DB">
          <w:rPr>
            <w:rFonts w:ascii="Times New Roman" w:eastAsiaTheme="minorEastAsia" w:hAnsi="Times New Roman" w:cs="Times New Roman"/>
            <w:sz w:val="24"/>
            <w:szCs w:val="24"/>
          </w:rPr>
          <w:delText xml:space="preserve">, </w:delText>
        </w:r>
        <w:r w:rsidR="001F5D12" w:rsidRPr="00402514" w:rsidDel="006942DB">
          <w:rPr>
            <w:rFonts w:ascii="Times New Roman" w:eastAsiaTheme="minorEastAsia" w:hAnsi="Times New Roman" w:cs="Times New Roman"/>
            <w:i/>
            <w:iCs/>
            <w:sz w:val="24"/>
            <w:szCs w:val="24"/>
          </w:rPr>
          <w:delText>I</w:delText>
        </w:r>
        <w:r w:rsidR="001F5D12" w:rsidRPr="00402514" w:rsidDel="006942DB">
          <w:rPr>
            <w:rFonts w:ascii="Times New Roman" w:eastAsiaTheme="minorEastAsia" w:hAnsi="Times New Roman" w:cs="Times New Roman"/>
            <w:i/>
            <w:iCs/>
            <w:sz w:val="24"/>
            <w:szCs w:val="24"/>
            <w:vertAlign w:val="superscript"/>
          </w:rPr>
          <w:delText>2</w:delText>
        </w:r>
        <w:r w:rsidR="001F5D12" w:rsidRPr="00402514" w:rsidDel="006942DB">
          <w:rPr>
            <w:rFonts w:ascii="Times New Roman" w:eastAsiaTheme="minorEastAsia" w:hAnsi="Times New Roman" w:cs="Times New Roman"/>
            <w:i/>
            <w:iCs/>
            <w:sz w:val="24"/>
            <w:szCs w:val="24"/>
            <w:vertAlign w:val="subscript"/>
          </w:rPr>
          <w:delText>Phylo</w:delText>
        </w:r>
        <w:r w:rsidR="001F5D12" w:rsidRPr="00402514" w:rsidDel="006942DB">
          <w:rPr>
            <w:rFonts w:ascii="Times New Roman" w:eastAsiaTheme="minorEastAsia" w:hAnsi="Times New Roman" w:cs="Times New Roman"/>
            <w:sz w:val="24"/>
            <w:szCs w:val="24"/>
          </w:rPr>
          <w:delText xml:space="preserve">, </w:delText>
        </w:r>
        <w:r w:rsidR="001F5D12" w:rsidRPr="00402514" w:rsidDel="006942DB">
          <w:rPr>
            <w:rFonts w:ascii="Times New Roman" w:eastAsiaTheme="minorEastAsia" w:hAnsi="Times New Roman" w:cs="Times New Roman"/>
            <w:i/>
            <w:iCs/>
            <w:sz w:val="24"/>
            <w:szCs w:val="24"/>
          </w:rPr>
          <w:delText>I</w:delText>
        </w:r>
        <w:r w:rsidR="001F5D12" w:rsidRPr="00402514" w:rsidDel="006942DB">
          <w:rPr>
            <w:rFonts w:ascii="Times New Roman" w:eastAsiaTheme="minorEastAsia" w:hAnsi="Times New Roman" w:cs="Times New Roman"/>
            <w:i/>
            <w:iCs/>
            <w:sz w:val="24"/>
            <w:szCs w:val="24"/>
            <w:vertAlign w:val="superscript"/>
          </w:rPr>
          <w:delText>2</w:delText>
        </w:r>
        <w:r w:rsidR="001F5D12" w:rsidRPr="00402514" w:rsidDel="006942DB">
          <w:rPr>
            <w:rFonts w:ascii="Times New Roman" w:eastAsiaTheme="minorEastAsia" w:hAnsi="Times New Roman" w:cs="Times New Roman"/>
            <w:i/>
            <w:iCs/>
            <w:sz w:val="24"/>
            <w:szCs w:val="24"/>
            <w:vertAlign w:val="subscript"/>
          </w:rPr>
          <w:delText>Species</w:delText>
        </w:r>
        <w:r w:rsidR="001F5D12" w:rsidRPr="00402514" w:rsidDel="006942DB">
          <w:rPr>
            <w:rFonts w:ascii="Times New Roman" w:eastAsiaTheme="minorEastAsia" w:hAnsi="Times New Roman" w:cs="Times New Roman"/>
            <w:sz w:val="24"/>
            <w:szCs w:val="24"/>
            <w:vertAlign w:val="subscript"/>
          </w:rPr>
          <w:delText>,</w:delText>
        </w:r>
        <w:r w:rsidR="001F5D12" w:rsidRPr="00402514" w:rsidDel="006942DB">
          <w:rPr>
            <w:rFonts w:ascii="Times New Roman" w:eastAsiaTheme="minorEastAsia" w:hAnsi="Times New Roman" w:cs="Times New Roman"/>
            <w:sz w:val="24"/>
            <w:szCs w:val="24"/>
          </w:rPr>
          <w:delText xml:space="preserve"> </w:delText>
        </w:r>
        <w:r w:rsidR="001F5D12" w:rsidRPr="00402514" w:rsidDel="006942DB">
          <w:rPr>
            <w:rFonts w:ascii="Times New Roman" w:eastAsiaTheme="minorEastAsia" w:hAnsi="Times New Roman" w:cs="Times New Roman"/>
            <w:i/>
            <w:iCs/>
            <w:sz w:val="24"/>
            <w:szCs w:val="24"/>
          </w:rPr>
          <w:delText>I</w:delText>
        </w:r>
        <w:r w:rsidR="001F5D12" w:rsidRPr="00402514" w:rsidDel="006942DB">
          <w:rPr>
            <w:rFonts w:ascii="Times New Roman" w:eastAsiaTheme="minorEastAsia" w:hAnsi="Times New Roman" w:cs="Times New Roman"/>
            <w:i/>
            <w:iCs/>
            <w:sz w:val="24"/>
            <w:szCs w:val="24"/>
            <w:vertAlign w:val="superscript"/>
          </w:rPr>
          <w:delText>2</w:delText>
        </w:r>
        <w:r w:rsidR="001F5D12" w:rsidRPr="00402514" w:rsidDel="006942DB">
          <w:rPr>
            <w:rFonts w:ascii="Times New Roman" w:eastAsiaTheme="minorEastAsia" w:hAnsi="Times New Roman" w:cs="Times New Roman"/>
            <w:i/>
            <w:iCs/>
            <w:sz w:val="24"/>
            <w:szCs w:val="24"/>
            <w:vertAlign w:val="subscript"/>
          </w:rPr>
          <w:delText>Study</w:delText>
        </w:r>
        <w:r w:rsidR="001F5D12" w:rsidRPr="00402514" w:rsidDel="006942DB">
          <w:rPr>
            <w:rFonts w:ascii="Times New Roman" w:eastAsiaTheme="minorEastAsia" w:hAnsi="Times New Roman" w:cs="Times New Roman"/>
            <w:sz w:val="24"/>
            <w:szCs w:val="24"/>
          </w:rPr>
          <w:delText>, and</w:delText>
        </w:r>
        <w:r w:rsidR="001F5D12" w:rsidRPr="00402514" w:rsidDel="006942DB">
          <w:rPr>
            <w:rFonts w:ascii="Times New Roman" w:eastAsiaTheme="minorEastAsia" w:hAnsi="Times New Roman" w:cs="Times New Roman"/>
            <w:i/>
            <w:iCs/>
            <w:sz w:val="24"/>
            <w:szCs w:val="24"/>
          </w:rPr>
          <w:delText xml:space="preserve"> I</w:delText>
        </w:r>
        <w:r w:rsidR="001F5D12" w:rsidRPr="00402514" w:rsidDel="006942DB">
          <w:rPr>
            <w:rFonts w:ascii="Times New Roman" w:eastAsiaTheme="minorEastAsia" w:hAnsi="Times New Roman" w:cs="Times New Roman"/>
            <w:i/>
            <w:iCs/>
            <w:sz w:val="24"/>
            <w:szCs w:val="24"/>
            <w:vertAlign w:val="superscript"/>
          </w:rPr>
          <w:delText>2</w:delText>
        </w:r>
        <w:r w:rsidR="001F5D12" w:rsidRPr="00402514" w:rsidDel="006942DB">
          <w:rPr>
            <w:rFonts w:ascii="Times New Roman" w:eastAsiaTheme="minorEastAsia" w:hAnsi="Times New Roman" w:cs="Times New Roman"/>
            <w:i/>
            <w:iCs/>
            <w:sz w:val="24"/>
            <w:szCs w:val="24"/>
            <w:vertAlign w:val="subscript"/>
          </w:rPr>
          <w:delText>Trait</w:delText>
        </w:r>
        <w:r w:rsidR="001F5D12" w:rsidRPr="00402514" w:rsidDel="006942DB">
          <w:rPr>
            <w:rFonts w:ascii="Times New Roman" w:eastAsiaTheme="minorEastAsia" w:hAnsi="Times New Roman" w:cs="Times New Roman"/>
            <w:sz w:val="24"/>
            <w:szCs w:val="24"/>
          </w:rPr>
          <w:delText>,)</w:delText>
        </w:r>
      </w:del>
      <w:del w:id="56" w:author="Daniel Noble" w:date="2025-05-07T14:28:00Z" w16du:dateUtc="2025-05-07T04:28:00Z">
        <w:r w:rsidR="001F5D12" w:rsidRPr="00402514" w:rsidDel="006942DB">
          <w:rPr>
            <w:rFonts w:ascii="Times New Roman" w:eastAsiaTheme="minorEastAsia" w:hAnsi="Times New Roman" w:cs="Times New Roman"/>
            <w:sz w:val="24"/>
            <w:szCs w:val="24"/>
          </w:rPr>
          <w:delText>,</w:delText>
        </w:r>
      </w:del>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del w:id="57" w:author="Daniel Noble" w:date="2025-05-07T14:28:00Z" w16du:dateUtc="2025-05-07T04:28:00Z">
        <w:r w:rsidR="001F5D12" w:rsidRPr="00402514" w:rsidDel="006942DB">
          <w:rPr>
            <w:rFonts w:ascii="Times New Roman" w:eastAsiaTheme="minorEastAsia" w:hAnsi="Times New Roman" w:cs="Times New Roman"/>
            <w:sz w:val="24"/>
            <w:szCs w:val="24"/>
          </w:rPr>
          <w:delText xml:space="preserve"> to quantify unexplained variation after removing the known sampling variance</w:delText>
        </w:r>
        <w:r w:rsidR="001F5D12" w:rsidDel="006942DB">
          <w:rPr>
            <w:rFonts w:ascii="Times New Roman" w:eastAsiaTheme="minorEastAsia" w:hAnsi="Times New Roman" w:cs="Times New Roman"/>
            <w:sz w:val="24"/>
            <w:szCs w:val="24"/>
          </w:rPr>
          <w:delText xml:space="preserve"> and proportional variance resulting from each level of stratification</w:delText>
        </w:r>
      </w:del>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del w:id="58" w:author="Daniel Noble" w:date="2025-05-08T14:55:00Z" w16du:dateUtc="2025-05-08T04:55:00Z">
        <w:r w:rsidR="001F5D12" w:rsidRPr="00402514" w:rsidDel="00842026">
          <w:rPr>
            <w:rFonts w:ascii="Times New Roman" w:eastAsiaTheme="minorEastAsia" w:hAnsi="Times New Roman" w:cs="Times New Roman"/>
            <w:sz w:val="24"/>
            <w:szCs w:val="24"/>
          </w:rPr>
          <w:delText xml:space="preserve">It is common to achieve an </w:delText>
        </w:r>
        <w:r w:rsidR="001F5D12" w:rsidRPr="00402514" w:rsidDel="00842026">
          <w:rPr>
            <w:rFonts w:ascii="Times New Roman" w:eastAsiaTheme="minorEastAsia" w:hAnsi="Times New Roman" w:cs="Times New Roman"/>
            <w:i/>
            <w:iCs/>
            <w:sz w:val="24"/>
            <w:szCs w:val="24"/>
          </w:rPr>
          <w:delText>I</w:delText>
        </w:r>
        <w:r w:rsidR="001F5D12" w:rsidRPr="00402514" w:rsidDel="00842026">
          <w:rPr>
            <w:rFonts w:ascii="Times New Roman" w:eastAsiaTheme="minorEastAsia" w:hAnsi="Times New Roman" w:cs="Times New Roman"/>
            <w:i/>
            <w:iCs/>
            <w:sz w:val="24"/>
            <w:szCs w:val="24"/>
            <w:vertAlign w:val="superscript"/>
          </w:rPr>
          <w:delText>2</w:delText>
        </w:r>
        <w:r w:rsidR="001F5D12" w:rsidRPr="00402514" w:rsidDel="00842026">
          <w:rPr>
            <w:rFonts w:ascii="Times New Roman" w:eastAsiaTheme="minorEastAsia" w:hAnsi="Times New Roman" w:cs="Times New Roman"/>
            <w:i/>
            <w:iCs/>
            <w:sz w:val="24"/>
            <w:szCs w:val="24"/>
            <w:vertAlign w:val="subscript"/>
          </w:rPr>
          <w:delText>Total</w:delText>
        </w:r>
        <w:r w:rsidR="001F5D12" w:rsidRPr="00402514" w:rsidDel="00842026">
          <w:rPr>
            <w:rFonts w:ascii="Times New Roman" w:eastAsiaTheme="minorEastAsia" w:hAnsi="Times New Roman" w:cs="Times New Roman"/>
            <w:sz w:val="24"/>
            <w:szCs w:val="24"/>
          </w:rPr>
          <w:delText xml:space="preserve"> greater than 90% in multispecies meta-analyses</w:delText>
        </w:r>
        <w:r w:rsidR="00101448" w:rsidDel="00842026">
          <w:rPr>
            <w:rFonts w:ascii="Times New Roman" w:eastAsiaTheme="minorEastAsia" w:hAnsi="Times New Roman" w:cs="Times New Roman"/>
            <w:sz w:val="24"/>
            <w:szCs w:val="24"/>
          </w:rPr>
          <w:delText xml:space="preserve"> </w:delText>
        </w:r>
      </w:del>
      <w:customXmlDelRangeStart w:id="59" w:author="Daniel Noble" w:date="2025-05-08T14:55:00Z"/>
      <w:sdt>
        <w:sdtPr>
          <w:rPr>
            <w:rFonts w:ascii="Times New Roman" w:eastAsiaTheme="minorEastAsia" w:hAnsi="Times New Roman" w:cs="Times New Roman"/>
            <w:sz w:val="24"/>
            <w:szCs w:val="24"/>
          </w:rPr>
          <w:alias w:val="SmartCite Citation"/>
          <w:tag w:val="52b54cf9-ca83-4a3f-8679-59ce89896f7a:28820dee-0194-4cc6-bb35-a9e650a89f39+"/>
          <w:id w:val="-707250126"/>
          <w:placeholder>
            <w:docPart w:val="DefaultPlaceholder_-1854013440"/>
          </w:placeholder>
        </w:sdtPr>
        <w:sdtContent>
          <w:customXmlDelRangeEnd w:id="59"/>
          <w:del w:id="60" w:author="Daniel Noble" w:date="2025-05-08T14:55:00Z" w16du:dateUtc="2025-05-08T04:55:00Z">
            <w:r w:rsidR="00CB75BF" w:rsidRPr="00CB75BF" w:rsidDel="00842026">
              <w:rPr>
                <w:rFonts w:ascii="Times New Roman" w:eastAsia="Times New Roman" w:hAnsi="Times New Roman" w:cs="Times New Roman"/>
                <w:sz w:val="24"/>
              </w:rPr>
              <w:delText xml:space="preserve">(Senior </w:delText>
            </w:r>
            <w:r w:rsidR="00CB75BF" w:rsidRPr="00CB75BF" w:rsidDel="00842026">
              <w:rPr>
                <w:rFonts w:ascii="Times New Roman" w:eastAsia="Times New Roman" w:hAnsi="Times New Roman" w:cs="Times New Roman"/>
                <w:i/>
                <w:iCs/>
                <w:sz w:val="24"/>
              </w:rPr>
              <w:delText>et al.</w:delText>
            </w:r>
            <w:r w:rsidR="00CB75BF" w:rsidRPr="00CB75BF" w:rsidDel="00842026">
              <w:rPr>
                <w:rFonts w:ascii="Times New Roman" w:eastAsia="Times New Roman" w:hAnsi="Times New Roman" w:cs="Times New Roman"/>
                <w:sz w:val="24"/>
              </w:rPr>
              <w:delText xml:space="preserve"> 2016)</w:delText>
            </w:r>
          </w:del>
          <w:customXmlDelRangeStart w:id="61" w:author="Daniel Noble" w:date="2025-05-08T14:55:00Z"/>
        </w:sdtContent>
      </w:sdt>
      <w:customXmlDelRangeEnd w:id="61"/>
      <w:del w:id="62" w:author="Daniel Noble" w:date="2025-05-08T14:55:00Z" w16du:dateUtc="2025-05-08T04:55:00Z">
        <w:r w:rsidRPr="00402514" w:rsidDel="00842026">
          <w:rPr>
            <w:rFonts w:ascii="Times New Roman" w:eastAsiaTheme="minorEastAsia" w:hAnsi="Times New Roman" w:cs="Times New Roman"/>
            <w:sz w:val="24"/>
            <w:szCs w:val="24"/>
          </w:rPr>
          <w:delText xml:space="preserve">. </w:delText>
        </w:r>
      </w:del>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08D47080"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r w:rsidR="00CB75BF" w:rsidRPr="00CB75BF">
            <w:rPr>
              <w:rFonts w:ascii="Times New Roman" w:eastAsia="Times New Roman" w:hAnsi="Times New Roman" w:cs="Times New Roman"/>
              <w:sz w:val="24"/>
            </w:rPr>
            <w:t xml:space="preserve">(O’De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402514">
        <w:rPr>
          <w:rFonts w:ascii="Times New Roman" w:eastAsiaTheme="minorEastAsia" w:hAnsi="Times New Roman" w:cs="Times New Roman"/>
          <w:sz w:val="24"/>
          <w:szCs w:val="24"/>
        </w:rPr>
        <w:t xml:space="preserve">. We analysed the amplitude of fluctuations, and the number of fluctuations (treatment exposure duration/period of fluctuations; range = 4 – 546 fluctuations) as continuous moderators.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E140534"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Publication bias was first investigated by visually examining funnel plots for asymmetry</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r w:rsidR="00CB75BF" w:rsidRPr="00CB75BF">
            <w:rPr>
              <w:rFonts w:ascii="Times New Roman" w:eastAsia="Times New Roman" w:hAnsi="Times New Roman" w:cs="Times New Roman"/>
              <w:sz w:val="24"/>
            </w:rPr>
            <w:t xml:space="preserve">(Stern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5)</w:t>
          </w:r>
        </w:sdtContent>
      </w:sdt>
      <w:r w:rsidRPr="00402514">
        <w:rPr>
          <w:rFonts w:ascii="Times New Roman" w:eastAsiaTheme="minorEastAsia" w:hAnsi="Times New Roman" w:cs="Times New Roman"/>
          <w:sz w:val="24"/>
          <w:szCs w:val="24"/>
        </w:rPr>
        <w:t xml:space="preserve">. Secondly, our overall MLMA model was then altered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a)</w:t>
          </w:r>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w:t>
      </w:r>
      <w:r w:rsidR="001F5D12" w:rsidRPr="00402514">
        <w:rPr>
          <w:rFonts w:ascii="Times New Roman" w:eastAsiaTheme="minorEastAsia" w:hAnsi="Times New Roman" w:cs="Times New Roman"/>
          <w:sz w:val="24"/>
          <w:szCs w:val="24"/>
        </w:rPr>
        <w:lastRenderedPageBreak/>
        <w:t xml:space="preserve">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p>
    <w:p w14:paraId="1DF45CA6" w14:textId="33027990"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r w:rsidRPr="00402514">
        <w:rPr>
          <w:rFonts w:ascii="Times New Roman" w:eastAsiaTheme="minorEastAsia" w:hAnsi="Times New Roman" w:cs="Times New Roman"/>
          <w:i/>
          <w:iCs/>
          <w:sz w:val="24"/>
          <w:szCs w:val="24"/>
        </w:rPr>
        <w:t>cooks.distance</w:t>
      </w:r>
      <w:proofErr w:type="spell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b)</w:t>
          </w:r>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18838AA9"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212 effect sizes from</w:t>
      </w:r>
      <w:r w:rsidR="00564BB3">
        <w:rPr>
          <w:rFonts w:ascii="Times New Roman" w:hAnsi="Times New Roman" w:cs="Times New Roman"/>
          <w:sz w:val="24"/>
          <w:szCs w:val="24"/>
        </w:rPr>
        <w:t xml:space="preserve"> </w:t>
      </w:r>
      <w:r w:rsidR="00564BB3" w:rsidRPr="00402514">
        <w:rPr>
          <w:rFonts w:ascii="Times New Roman" w:hAnsi="Times New Roman" w:cs="Times New Roman"/>
          <w:sz w:val="24"/>
          <w:szCs w:val="24"/>
        </w:rPr>
        <w:t>40 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r w:rsidRPr="00402514">
        <w:rPr>
          <w:rFonts w:ascii="Times New Roman" w:hAnsi="Times New Roman" w:cs="Times New Roman"/>
          <w:sz w:val="24"/>
          <w:szCs w:val="24"/>
        </w:rPr>
        <w:t>44 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 (n = 32 species) but also included vertebrate ectotherms (n = 8 species)</w:t>
      </w:r>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5FBCFEC1" w14:textId="09D4175F"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w:t>
      </w:r>
      <w:r w:rsidR="000B0D47">
        <w:rPr>
          <w:rFonts w:ascii="Times New Roman" w:eastAsiaTheme="minorEastAsia" w:hAnsi="Times New Roman" w:cs="Times New Roman"/>
          <w:sz w:val="24"/>
          <w:szCs w:val="24"/>
        </w:rPr>
        <w:t>3</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r w:rsidR="000B0D47">
        <w:rPr>
          <w:rFonts w:ascii="Times New Roman" w:hAnsi="Times New Roman" w:cs="Times New Roman"/>
          <w:sz w:val="24"/>
          <w:szCs w:val="24"/>
        </w:rPr>
        <w:t xml:space="preserve"> </w:t>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w:t>
      </w:r>
      <w:ins w:id="63" w:author="Daniel Noble" w:date="2025-05-08T14:13:00Z" w16du:dateUtc="2025-05-08T04:13:00Z">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ins>
      <w:ins w:id="64" w:author="Daniel Noble" w:date="2025-05-08T14:14:00Z" w16du:dateUtc="2025-05-08T04:14:00Z">
        <w:r w:rsidR="000551E8">
          <w:rPr>
            <w:rFonts w:ascii="Times New Roman" w:eastAsiaTheme="minorEastAsia" w:hAnsi="Times New Roman" w:cs="Times New Roman"/>
            <w:sz w:val="24"/>
            <w:szCs w:val="24"/>
            <w:vertAlign w:val="subscript"/>
          </w:rPr>
          <w:t>Total</w:t>
        </w:r>
      </w:ins>
      <w:proofErr w:type="spellEnd"/>
      <w:ins w:id="65" w:author="Daniel Noble" w:date="2025-05-08T14:13:00Z" w16du:dateUtc="2025-05-08T04:13:00Z">
        <w:r w:rsidR="000551E8">
          <w:rPr>
            <w:rFonts w:ascii="Times New Roman" w:eastAsiaTheme="minorEastAsia" w:hAnsi="Times New Roman" w:cs="Times New Roman"/>
            <w:sz w:val="24"/>
            <w:szCs w:val="24"/>
          </w:rPr>
          <w:t xml:space="preserve"> = 18</w:t>
        </w:r>
      </w:ins>
      <w:ins w:id="66" w:author="Daniel Noble" w:date="2025-05-08T14:14:00Z" w16du:dateUtc="2025-05-08T04:14:00Z">
        <w:r w:rsidR="000551E8">
          <w:rPr>
            <w:rFonts w:ascii="Times New Roman" w:eastAsiaTheme="minorEastAsia" w:hAnsi="Times New Roman" w:cs="Times New Roman"/>
            <w:sz w:val="24"/>
            <w:szCs w:val="24"/>
          </w:rPr>
          <w:t xml:space="preserve">.56 and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0.95</w:t>
        </w:r>
      </w:ins>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 xml:space="preserve">etween study </w:t>
      </w:r>
      <w:r w:rsidR="0026760B">
        <w:rPr>
          <w:rFonts w:ascii="Times New Roman" w:eastAsiaTheme="minorEastAsia" w:hAnsi="Times New Roman" w:cs="Times New Roman"/>
          <w:sz w:val="24"/>
          <w:szCs w:val="24"/>
        </w:rPr>
        <w:t>(</w:t>
      </w:r>
      <w:ins w:id="67" w:author="Daniel Noble" w:date="2025-05-08T14:14:00Z" w16du:dateUtc="2025-05-08T04:14:00Z">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ins>
      <w:ins w:id="68" w:author="Daniel Noble" w:date="2025-05-08T14:15:00Z" w16du:dateUtc="2025-05-08T04:15:00Z">
        <w:r w:rsidR="000551E8">
          <w:rPr>
            <w:rFonts w:ascii="Times New Roman" w:eastAsiaTheme="minorEastAsia" w:hAnsi="Times New Roman" w:cs="Times New Roman"/>
            <w:i/>
            <w:iCs/>
            <w:sz w:val="24"/>
            <w:szCs w:val="24"/>
            <w:vertAlign w:val="subscript"/>
          </w:rPr>
          <w:t>study</w:t>
        </w:r>
      </w:ins>
      <w:ins w:id="69" w:author="Daniel Noble" w:date="2025-05-08T14:14:00Z" w16du:dateUtc="2025-05-08T04:14:00Z">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3</w:t>
        </w:r>
      </w:ins>
      <w:del w:id="70" w:author="Daniel Noble" w:date="2025-05-08T14:14:00Z" w16du:dateUtc="2025-05-08T04:14:00Z">
        <w:r w:rsidR="0026760B" w:rsidDel="000551E8">
          <w:rPr>
            <w:rFonts w:ascii="Times New Roman" w:eastAsiaTheme="minorEastAsia" w:hAnsi="Times New Roman" w:cs="Times New Roman"/>
            <w:sz w:val="24"/>
            <w:szCs w:val="24"/>
          </w:rPr>
          <w:delText>~</w:delText>
        </w:r>
        <w:r w:rsidR="00200B6D" w:rsidDel="000551E8">
          <w:rPr>
            <w:rFonts w:ascii="Times New Roman" w:eastAsiaTheme="minorEastAsia" w:hAnsi="Times New Roman" w:cs="Times New Roman"/>
            <w:sz w:val="24"/>
            <w:szCs w:val="24"/>
          </w:rPr>
          <w:delText>3</w:delText>
        </w:r>
      </w:del>
      <w:r w:rsidR="00200B6D">
        <w:rPr>
          <w:rFonts w:ascii="Times New Roman" w:eastAsiaTheme="minorEastAsia" w:hAnsi="Times New Roman" w:cs="Times New Roman"/>
          <w:sz w:val="24"/>
          <w:szCs w:val="24"/>
        </w:rPr>
        <w:t>8</w:t>
      </w:r>
      <w:r w:rsidR="0026760B">
        <w:rPr>
          <w:rFonts w:ascii="Times New Roman" w:eastAsiaTheme="minorEastAsia" w:hAnsi="Times New Roman" w:cs="Times New Roman"/>
          <w:sz w:val="24"/>
          <w:szCs w:val="24"/>
        </w:rPr>
        <w:t>%</w:t>
      </w:r>
      <w:ins w:id="71" w:author="Daniel Noble" w:date="2025-05-08T14:14:00Z" w16du:dateUtc="2025-05-08T04:14:00Z">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ins>
      <w:ins w:id="72" w:author="Daniel Noble" w:date="2025-05-08T14:15:00Z" w16du:dateUtc="2025-05-08T04:15:00Z">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11.49,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0.59</w:t>
        </w:r>
      </w:ins>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ins w:id="73" w:author="Daniel Noble" w:date="2025-05-08T14:14:00Z" w16du:dateUtc="2025-05-08T04:14:00Z">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ins>
      <w:ins w:id="74" w:author="Daniel Noble" w:date="2025-05-08T14:15:00Z" w16du:dateUtc="2025-05-08T04:15:00Z">
        <w:r w:rsidR="000551E8">
          <w:rPr>
            <w:rFonts w:ascii="Times New Roman" w:eastAsiaTheme="minorEastAsia" w:hAnsi="Times New Roman" w:cs="Times New Roman"/>
            <w:i/>
            <w:iCs/>
            <w:sz w:val="24"/>
            <w:szCs w:val="24"/>
            <w:vertAlign w:val="subscript"/>
          </w:rPr>
          <w:t>obs</w:t>
        </w:r>
      </w:ins>
      <w:ins w:id="75" w:author="Daniel Noble" w:date="2025-05-08T14:14:00Z" w16du:dateUtc="2025-05-08T04:14:00Z">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ins>
      <w:del w:id="76" w:author="Daniel Noble" w:date="2025-05-08T14:14:00Z" w16du:dateUtc="2025-05-08T04:14:00Z">
        <w:r w:rsidR="0026760B" w:rsidDel="000551E8">
          <w:rPr>
            <w:rFonts w:ascii="Times New Roman" w:eastAsiaTheme="minorEastAsia" w:hAnsi="Times New Roman" w:cs="Times New Roman"/>
            <w:sz w:val="24"/>
            <w:szCs w:val="24"/>
          </w:rPr>
          <w:delText>~</w:delText>
        </w:r>
      </w:del>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w:t>
      </w:r>
      <w:ins w:id="77" w:author="Daniel Noble" w:date="2025-05-08T14:15:00Z" w16du:dateUtc="2025-05-08T04:15:00Z">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i/>
            <w:iCs/>
            <w:sz w:val="24"/>
            <w:szCs w:val="24"/>
          </w:rPr>
          <w:t>CV</w:t>
        </w:r>
        <w:r w:rsidR="000551E8">
          <w:rPr>
            <w:rFonts w:ascii="Times New Roman" w:eastAsiaTheme="minorEastAsia" w:hAnsi="Times New Roman" w:cs="Times New Roman"/>
            <w:i/>
            <w:iCs/>
            <w:sz w:val="24"/>
            <w:szCs w:val="24"/>
            <w:vertAlign w:val="subscript"/>
          </w:rPr>
          <w:t>obs</w:t>
        </w:r>
        <w:proofErr w:type="spellEnd"/>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w:t>
        </w:r>
      </w:ins>
      <w:ins w:id="78" w:author="Daniel Noble" w:date="2025-05-08T14:16:00Z" w16du:dateUtc="2025-05-08T04:16:00Z">
        <w:r w:rsidR="000551E8">
          <w:rPr>
            <w:rFonts w:ascii="Times New Roman" w:eastAsiaTheme="minorEastAsia" w:hAnsi="Times New Roman" w:cs="Times New Roman"/>
            <w:sz w:val="24"/>
            <w:szCs w:val="24"/>
          </w:rPr>
          <w:t xml:space="preserve"> 13.37, </w:t>
        </w:r>
        <w:r w:rsidR="000551E8">
          <w:rPr>
            <w:rFonts w:ascii="Times New Roman" w:eastAsiaTheme="minorEastAsia" w:hAnsi="Times New Roman" w:cs="Times New Roman"/>
            <w:i/>
            <w:iCs/>
            <w:sz w:val="24"/>
            <w:szCs w:val="24"/>
          </w:rPr>
          <w:lastRenderedPageBreak/>
          <w:t>M</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0.68</w:t>
        </w:r>
      </w:ins>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 xml:space="preserve">Little between species heterogeneity was identified </w:t>
      </w:r>
      <w:r w:rsidR="00BB26DB" w:rsidRPr="00402514">
        <w:rPr>
          <w:rFonts w:ascii="Times New Roman" w:eastAsiaTheme="minorEastAsia" w:hAnsi="Times New Roman" w:cs="Times New Roman"/>
          <w:sz w:val="24"/>
          <w:szCs w:val="24"/>
        </w:rPr>
        <w:t>(</w:t>
      </w:r>
      <w:del w:id="79" w:author="Daniel Noble" w:date="2025-05-08T14:16:00Z" w16du:dateUtc="2025-05-08T04:16:00Z">
        <w:r w:rsidR="00BB26DB" w:rsidDel="000551E8">
          <w:rPr>
            <w:rFonts w:ascii="Times New Roman" w:eastAsiaTheme="minorEastAsia" w:hAnsi="Times New Roman" w:cs="Times New Roman"/>
            <w:sz w:val="24"/>
            <w:szCs w:val="24"/>
          </w:rPr>
          <w:delText xml:space="preserve">phylogeny and species both 0% - </w:delText>
        </w:r>
      </w:del>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3</w:t>
      </w:r>
      <w:r w:rsidR="00BB26DB" w:rsidRPr="00402514">
        <w:rPr>
          <w:rFonts w:ascii="Times New Roman" w:eastAsiaTheme="minorEastAsia" w:hAnsi="Times New Roman" w:cs="Times New Roman"/>
          <w:sz w:val="24"/>
          <w:szCs w:val="24"/>
        </w:rPr>
        <w:t xml:space="preserve">). </w:t>
      </w:r>
    </w:p>
    <w:p w14:paraId="3F8A3373" w14:textId="34262A9C"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w:t>
      </w:r>
      <w:del w:id="80" w:author="Daniel Noble" w:date="2025-05-08T14:42:00Z" w16du:dateUtc="2025-05-08T04:42:00Z">
        <w:r w:rsidDel="00CF0041">
          <w:rPr>
            <w:rFonts w:ascii="Times New Roman" w:hAnsi="Times New Roman" w:cs="Times New Roman"/>
            <w:sz w:val="24"/>
            <w:szCs w:val="24"/>
          </w:rPr>
          <w:delText xml:space="preserve">small </w:delText>
        </w:r>
      </w:del>
      <w:del w:id="81" w:author="Daniel Noble" w:date="2025-05-08T14:44:00Z" w16du:dateUtc="2025-05-08T04:44:00Z">
        <w:r w:rsidDel="00337D5C">
          <w:rPr>
            <w:rFonts w:ascii="Times New Roman" w:hAnsi="Times New Roman" w:cs="Times New Roman"/>
            <w:sz w:val="24"/>
            <w:szCs w:val="24"/>
          </w:rPr>
          <w:delText xml:space="preserve">effects were observed for </w:delText>
        </w:r>
      </w:del>
      <w:r>
        <w:rPr>
          <w:rFonts w:ascii="Times New Roman" w:hAnsi="Times New Roman" w:cs="Times New Roman"/>
          <w:sz w:val="24"/>
          <w:szCs w:val="24"/>
        </w:rPr>
        <w:t xml:space="preserve">specific trait categories where enough data existed </w:t>
      </w:r>
      <w:ins w:id="82" w:author="Daniel Noble" w:date="2025-05-08T14:44:00Z" w16du:dateUtc="2025-05-08T04:44:00Z">
        <w:r w:rsidR="00337D5C">
          <w:rPr>
            <w:rFonts w:ascii="Times New Roman" w:hAnsi="Times New Roman" w:cs="Times New Roman"/>
            <w:sz w:val="24"/>
            <w:szCs w:val="24"/>
          </w:rPr>
          <w:t>did expla</w:t>
        </w:r>
      </w:ins>
      <w:ins w:id="83" w:author="Daniel Noble" w:date="2025-05-08T14:45:00Z" w16du:dateUtc="2025-05-08T04:45:00Z">
        <w:r w:rsidR="00337D5C">
          <w:rPr>
            <w:rFonts w:ascii="Times New Roman" w:hAnsi="Times New Roman" w:cs="Times New Roman"/>
            <w:sz w:val="24"/>
            <w:szCs w:val="24"/>
          </w:rPr>
          <w:t xml:space="preserve">in a substantial amount of variation </w:t>
        </w:r>
        <w:r w:rsidR="00337D5C">
          <w:rPr>
            <w:rFonts w:ascii="Times New Roman" w:hAnsi="Times New Roman" w:cs="Times New Roman"/>
            <w:sz w:val="24"/>
            <w:szCs w:val="24"/>
          </w:rPr>
          <w:t>(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30)</w:t>
        </w:r>
        <w:r w:rsidR="00337D5C">
          <w:rPr>
            <w:rFonts w:ascii="Times New Roman" w:hAnsi="Times New Roman" w:cs="Times New Roman"/>
            <w:sz w:val="24"/>
            <w:szCs w:val="24"/>
          </w:rPr>
          <w:t xml:space="preserve"> </w:t>
        </w:r>
      </w:ins>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9072A5">
        <w:rPr>
          <w:rFonts w:ascii="Times New Roman" w:hAnsi="Times New Roman" w:cs="Times New Roman"/>
          <w:sz w:val="24"/>
          <w:szCs w:val="24"/>
        </w:rPr>
        <w:t>7</w:t>
      </w:r>
      <w:r>
        <w:rPr>
          <w:rFonts w:ascii="Times New Roman" w:hAnsi="Times New Roman" w:cs="Times New Roman"/>
          <w:sz w:val="24"/>
          <w:szCs w:val="24"/>
        </w:rPr>
        <w:t xml:space="preserve">). In each case, however, effect size magnitude was </w:t>
      </w:r>
      <w:ins w:id="84" w:author="Daniel Noble" w:date="2025-05-08T14:45:00Z" w16du:dateUtc="2025-05-08T04:45:00Z">
        <w:r w:rsidR="0055378E">
          <w:rPr>
            <w:rFonts w:ascii="Times New Roman" w:hAnsi="Times New Roman" w:cs="Times New Roman"/>
            <w:sz w:val="24"/>
            <w:szCs w:val="24"/>
          </w:rPr>
          <w:t xml:space="preserve">still </w:t>
        </w:r>
      </w:ins>
      <w:r>
        <w:rPr>
          <w:rFonts w:ascii="Times New Roman" w:hAnsi="Times New Roman" w:cs="Times New Roman"/>
          <w:sz w:val="24"/>
          <w:szCs w:val="24"/>
        </w:rPr>
        <w:t>small despite being significant (0.97-1.57% change)</w:t>
      </w:r>
      <w:ins w:id="85" w:author="Daniel Noble" w:date="2025-05-08T14:46:00Z" w16du:dateUtc="2025-05-08T04:46:00Z">
        <w:r w:rsidR="0055378E">
          <w:rPr>
            <w:rFonts w:ascii="Times New Roman" w:hAnsi="Times New Roman" w:cs="Times New Roman"/>
            <w:sz w:val="24"/>
            <w:szCs w:val="24"/>
          </w:rPr>
          <w:t xml:space="preserve"> and the upp</w:t>
        </w:r>
      </w:ins>
      <w:ins w:id="86" w:author="Daniel Noble" w:date="2025-05-08T14:47:00Z" w16du:dateUtc="2025-05-08T04:47:00Z">
        <w:r w:rsidR="0055378E">
          <w:rPr>
            <w:rFonts w:ascii="Times New Roman" w:hAnsi="Times New Roman" w:cs="Times New Roman"/>
            <w:sz w:val="24"/>
            <w:szCs w:val="24"/>
          </w:rPr>
          <w:t xml:space="preserve">er and lower bound of the 95% prediction intervals still </w:t>
        </w:r>
      </w:ins>
      <w:ins w:id="87" w:author="Daniel Noble" w:date="2025-05-08T14:57:00Z" w16du:dateUtc="2025-05-08T04:57:00Z">
        <w:r w:rsidR="00A61FCD">
          <w:rPr>
            <w:rFonts w:ascii="Times New Roman" w:hAnsi="Times New Roman" w:cs="Times New Roman"/>
            <w:sz w:val="24"/>
            <w:szCs w:val="24"/>
          </w:rPr>
          <w:t>predict</w:t>
        </w:r>
      </w:ins>
      <w:ins w:id="88" w:author="Daniel Noble" w:date="2025-05-08T14:47:00Z" w16du:dateUtc="2025-05-08T04:47:00Z">
        <w:r w:rsidR="0055378E">
          <w:rPr>
            <w:rFonts w:ascii="Times New Roman" w:hAnsi="Times New Roman" w:cs="Times New Roman"/>
            <w:sz w:val="24"/>
            <w:szCs w:val="24"/>
          </w:rPr>
          <w:t xml:space="preserve"> small effects</w:t>
        </w:r>
      </w:ins>
      <w:ins w:id="89" w:author="Daniel Noble" w:date="2025-05-08T14:48:00Z" w16du:dateUtc="2025-05-08T04:48:00Z">
        <w:r w:rsidR="0055378E">
          <w:rPr>
            <w:rFonts w:ascii="Times New Roman" w:hAnsi="Times New Roman" w:cs="Times New Roman"/>
            <w:sz w:val="24"/>
            <w:szCs w:val="24"/>
          </w:rPr>
          <w:t xml:space="preserve"> (</w:t>
        </w:r>
        <w:r w:rsidR="00846A93">
          <w:rPr>
            <w:rFonts w:ascii="Times New Roman" w:hAnsi="Times New Roman" w:cs="Times New Roman"/>
            <w:sz w:val="24"/>
            <w:szCs w:val="24"/>
          </w:rPr>
          <w:t>~</w:t>
        </w:r>
        <w:r w:rsidR="0055378E">
          <w:rPr>
            <w:rFonts w:ascii="Times New Roman" w:hAnsi="Times New Roman" w:cs="Times New Roman"/>
            <w:sz w:val="24"/>
            <w:szCs w:val="24"/>
          </w:rPr>
          <w:t>9 – 10%)</w:t>
        </w:r>
      </w:ins>
      <w:r>
        <w:rPr>
          <w:rFonts w:ascii="Times New Roman" w:hAnsi="Times New Roman" w:cs="Times New Roman"/>
          <w:sz w:val="24"/>
          <w:szCs w:val="24"/>
        </w:rPr>
        <w:t xml:space="preserv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3-S12)</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609FE69F" w14:textId="1805973A" w:rsidR="00510AA2" w:rsidRPr="00402514" w:rsidRDefault="00E56D9B"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ins w:id="90" w:author="Daniel Noble" w:date="2025-05-08T14:23:00Z" w16du:dateUtc="2025-05-08T04:23:00Z">
        <w:r w:rsidR="00AF41B0">
          <w:rPr>
            <w:rFonts w:ascii="Times New Roman" w:hAnsi="Times New Roman" w:cs="Times New Roman"/>
            <w:sz w:val="24"/>
            <w:szCs w:val="24"/>
          </w:rPr>
          <w:t>It is important to note, however, that</w:t>
        </w:r>
      </w:ins>
      <w:ins w:id="91" w:author="Daniel Noble" w:date="2025-05-08T14:19:00Z" w16du:dateUtc="2025-05-08T04:19:00Z">
        <w:r w:rsidR="00AF41B0">
          <w:rPr>
            <w:rFonts w:ascii="Times New Roman" w:hAnsi="Times New Roman" w:cs="Times New Roman"/>
            <w:sz w:val="24"/>
            <w:szCs w:val="24"/>
          </w:rPr>
          <w:t xml:space="preserve"> </w:t>
        </w:r>
      </w:ins>
      <w:ins w:id="92" w:author="Daniel Noble" w:date="2025-05-08T14:20:00Z" w16du:dateUtc="2025-05-08T04:20:00Z">
        <w:r w:rsidR="00AF41B0">
          <w:rPr>
            <w:rFonts w:ascii="Times New Roman" w:hAnsi="Times New Roman" w:cs="Times New Roman"/>
            <w:sz w:val="24"/>
            <w:szCs w:val="24"/>
          </w:rPr>
          <w:t>there was substantial heterogeneity in effects overall</w:t>
        </w:r>
      </w:ins>
      <w:ins w:id="93" w:author="Daniel Noble" w:date="2025-05-08T14:23:00Z" w16du:dateUtc="2025-05-08T04:23:00Z">
        <w:r w:rsidR="00AF41B0">
          <w:rPr>
            <w:rFonts w:ascii="Times New Roman" w:hAnsi="Times New Roman" w:cs="Times New Roman"/>
            <w:sz w:val="24"/>
            <w:szCs w:val="24"/>
          </w:rPr>
          <w:t xml:space="preserve">. Our estimates of </w:t>
        </w:r>
      </w:ins>
      <w:ins w:id="94" w:author="Daniel Noble" w:date="2025-05-08T14:24:00Z" w16du:dateUtc="2025-05-08T04:24:00Z">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ins>
      <w:ins w:id="95" w:author="Daniel Noble" w:date="2025-05-08T14:23:00Z" w16du:dateUtc="2025-05-08T04:23:00Z">
        <w:r w:rsidR="00AF41B0">
          <w:rPr>
            <w:rFonts w:ascii="Times New Roman" w:hAnsi="Times New Roman" w:cs="Times New Roman"/>
            <w:sz w:val="24"/>
            <w:szCs w:val="24"/>
          </w:rPr>
          <w:t xml:space="preserve">, </w:t>
        </w:r>
      </w:ins>
      <w:proofErr w:type="spellStart"/>
      <w:ins w:id="96" w:author="Daniel Noble" w:date="2025-05-08T14:24:00Z" w16du:dateUtc="2025-05-08T04:24:00Z">
        <w:r w:rsidR="00AF41B0">
          <w:rPr>
            <w:rFonts w:ascii="Times New Roman" w:eastAsiaTheme="minorEastAsia" w:hAnsi="Times New Roman" w:cs="Times New Roman"/>
            <w:i/>
            <w:iCs/>
            <w:sz w:val="24"/>
            <w:szCs w:val="24"/>
          </w:rPr>
          <w:t>CV</w:t>
        </w:r>
        <w:r w:rsidR="00AF41B0" w:rsidRPr="00402514">
          <w:rPr>
            <w:rFonts w:ascii="Times New Roman" w:eastAsiaTheme="minorEastAsia" w:hAnsi="Times New Roman" w:cs="Times New Roman"/>
            <w:i/>
            <w:iCs/>
            <w:sz w:val="24"/>
            <w:szCs w:val="24"/>
            <w:vertAlign w:val="subscript"/>
          </w:rPr>
          <w:t>Total</w:t>
        </w:r>
      </w:ins>
      <w:proofErr w:type="spellEnd"/>
      <w:ins w:id="97" w:author="Daniel Noble" w:date="2025-05-08T14:23:00Z" w16du:dateUtc="2025-05-08T04:23:00Z">
        <w:r w:rsidR="00AF41B0">
          <w:rPr>
            <w:rFonts w:ascii="Times New Roman" w:hAnsi="Times New Roman" w:cs="Times New Roman"/>
            <w:sz w:val="24"/>
            <w:szCs w:val="24"/>
          </w:rPr>
          <w:t xml:space="preserve"> and </w:t>
        </w:r>
      </w:ins>
      <w:proofErr w:type="spellStart"/>
      <w:ins w:id="98" w:author="Daniel Noble" w:date="2025-05-08T14:24:00Z" w16du:dateUtc="2025-05-08T04:24:00Z">
        <w:r w:rsidR="00AF41B0">
          <w:rPr>
            <w:rFonts w:ascii="Times New Roman" w:eastAsiaTheme="minorEastAsia" w:hAnsi="Times New Roman" w:cs="Times New Roman"/>
            <w:i/>
            <w:iCs/>
            <w:sz w:val="24"/>
            <w:szCs w:val="24"/>
          </w:rPr>
          <w:t>M</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ll f</w:t>
        </w:r>
      </w:ins>
      <w:ins w:id="99" w:author="Daniel Noble" w:date="2025-05-08T14:25:00Z" w16du:dateUtc="2025-05-08T04:25:00Z">
        <w:r w:rsidR="00AF41B0">
          <w:rPr>
            <w:rFonts w:ascii="Times New Roman" w:hAnsi="Times New Roman" w:cs="Times New Roman"/>
            <w:sz w:val="24"/>
            <w:szCs w:val="24"/>
          </w:rPr>
          <w:t>all well above the 75</w:t>
        </w:r>
        <w:r w:rsidR="00AF41B0" w:rsidRPr="00AF41B0">
          <w:rPr>
            <w:rFonts w:ascii="Times New Roman" w:hAnsi="Times New Roman" w:cs="Times New Roman"/>
            <w:sz w:val="24"/>
            <w:szCs w:val="24"/>
            <w:vertAlign w:val="superscript"/>
            <w:rPrChange w:id="100" w:author="Daniel Noble" w:date="2025-05-08T14:25:00Z" w16du:dateUtc="2025-05-08T04:25:00Z">
              <w:rPr>
                <w:rFonts w:ascii="Times New Roman" w:hAnsi="Times New Roman" w:cs="Times New Roman"/>
                <w:sz w:val="24"/>
                <w:szCs w:val="24"/>
              </w:rPr>
            </w:rPrChange>
          </w:rPr>
          <w:t>th</w:t>
        </w:r>
        <w:r w:rsidR="00AF41B0">
          <w:rPr>
            <w:rFonts w:ascii="Times New Roman" w:hAnsi="Times New Roman" w:cs="Times New Roman"/>
            <w:sz w:val="24"/>
            <w:szCs w:val="24"/>
          </w:rPr>
          <w:t xml:space="preserve"> percentile of empirically derived heterogeneity estimates (Yang et al. 2023), </w:t>
        </w:r>
      </w:ins>
      <w:ins w:id="101" w:author="Daniel Noble" w:date="2025-05-08T14:26:00Z" w16du:dateUtc="2025-05-08T04:26:00Z">
        <w:r w:rsidR="00AF41B0">
          <w:rPr>
            <w:rFonts w:ascii="Times New Roman" w:hAnsi="Times New Roman" w:cs="Times New Roman"/>
            <w:sz w:val="24"/>
            <w:szCs w:val="24"/>
          </w:rPr>
          <w:t xml:space="preserve">with most variation being attributable to within and between study factors. However, </w:t>
        </w:r>
      </w:ins>
      <w:del w:id="102" w:author="Daniel Noble" w:date="2025-05-08T14:26:00Z" w16du:dateUtc="2025-05-08T04:26:00Z">
        <w:r w:rsidDel="00AF41B0">
          <w:rPr>
            <w:rFonts w:ascii="Times New Roman" w:hAnsi="Times New Roman" w:cs="Times New Roman"/>
            <w:sz w:val="24"/>
            <w:szCs w:val="24"/>
          </w:rPr>
          <w:delText xml:space="preserve">Our </w:delText>
        </w:r>
      </w:del>
      <w:ins w:id="103" w:author="Daniel Noble" w:date="2025-05-08T14:26:00Z" w16du:dateUtc="2025-05-08T04:26:00Z">
        <w:r w:rsidR="00AF41B0">
          <w:rPr>
            <w:rFonts w:ascii="Times New Roman" w:hAnsi="Times New Roman" w:cs="Times New Roman"/>
            <w:sz w:val="24"/>
            <w:szCs w:val="24"/>
          </w:rPr>
          <w:t>o</w:t>
        </w:r>
        <w:r w:rsidR="00AF41B0">
          <w:rPr>
            <w:rFonts w:ascii="Times New Roman" w:hAnsi="Times New Roman" w:cs="Times New Roman"/>
            <w:sz w:val="24"/>
            <w:szCs w:val="24"/>
          </w:rPr>
          <w:t xml:space="preserve">ur </w:t>
        </w:r>
      </w:ins>
      <w:r>
        <w:rPr>
          <w:rFonts w:ascii="Times New Roman" w:hAnsi="Times New Roman" w:cs="Times New Roman"/>
          <w:sz w:val="24"/>
          <w:szCs w:val="24"/>
        </w:rPr>
        <w:t>findings were remarkably consistent across species with low species-level heterogeneity in effects</w:t>
      </w:r>
      <w:ins w:id="104" w:author="Daniel Noble" w:date="2025-05-08T14:27:00Z" w16du:dateUtc="2025-05-08T04:27:00Z">
        <w:r w:rsidR="00AF41B0">
          <w:rPr>
            <w:rFonts w:ascii="Times New Roman" w:hAnsi="Times New Roman" w:cs="Times New Roman"/>
            <w:sz w:val="24"/>
            <w:szCs w:val="24"/>
          </w:rPr>
          <w:t xml:space="preserve"> suggesting that </w:t>
        </w:r>
      </w:ins>
      <w:ins w:id="105" w:author="Daniel Noble" w:date="2025-05-08T14:30:00Z" w16du:dateUtc="2025-05-08T04:30:00Z">
        <w:r w:rsidR="00117302">
          <w:rPr>
            <w:rFonts w:ascii="Times New Roman" w:hAnsi="Times New Roman" w:cs="Times New Roman"/>
            <w:sz w:val="24"/>
            <w:szCs w:val="24"/>
          </w:rPr>
          <w:t>the</w:t>
        </w:r>
      </w:ins>
      <w:ins w:id="106" w:author="Daniel Noble" w:date="2025-05-08T14:28:00Z" w16du:dateUtc="2025-05-08T04:28:00Z">
        <w:r w:rsidR="00A64DB8">
          <w:rPr>
            <w:rFonts w:ascii="Times New Roman" w:hAnsi="Times New Roman" w:cs="Times New Roman"/>
            <w:sz w:val="24"/>
            <w:szCs w:val="24"/>
          </w:rPr>
          <w:t xml:space="preserve"> </w:t>
        </w:r>
        <w:r w:rsidR="00A64DB8">
          <w:rPr>
            <w:rFonts w:ascii="Times New Roman" w:hAnsi="Times New Roman" w:cs="Times New Roman"/>
            <w:sz w:val="24"/>
            <w:szCs w:val="24"/>
          </w:rPr>
          <w:lastRenderedPageBreak/>
          <w:t>small overall effects</w:t>
        </w:r>
      </w:ins>
      <w:ins w:id="107" w:author="Daniel Noble" w:date="2025-05-08T14:27:00Z" w16du:dateUtc="2025-05-08T04:27:00Z">
        <w:r w:rsidR="00AF41B0">
          <w:rPr>
            <w:rFonts w:ascii="Times New Roman" w:hAnsi="Times New Roman" w:cs="Times New Roman"/>
            <w:sz w:val="24"/>
            <w:szCs w:val="24"/>
          </w:rPr>
          <w:t xml:space="preserve"> </w:t>
        </w:r>
      </w:ins>
      <w:ins w:id="108" w:author="Daniel Noble" w:date="2025-05-08T14:30:00Z" w16du:dateUtc="2025-05-08T04:30:00Z">
        <w:r w:rsidR="00117302">
          <w:rPr>
            <w:rFonts w:ascii="Times New Roman" w:hAnsi="Times New Roman" w:cs="Times New Roman"/>
            <w:sz w:val="24"/>
            <w:szCs w:val="24"/>
          </w:rPr>
          <w:t xml:space="preserve">we observed </w:t>
        </w:r>
      </w:ins>
      <w:ins w:id="109" w:author="Daniel Noble" w:date="2025-05-08T14:27:00Z" w16du:dateUtc="2025-05-08T04:27:00Z">
        <w:r w:rsidR="00AF41B0">
          <w:rPr>
            <w:rFonts w:ascii="Times New Roman" w:hAnsi="Times New Roman" w:cs="Times New Roman"/>
            <w:sz w:val="24"/>
            <w:szCs w:val="24"/>
          </w:rPr>
          <w:t>are likely generalisable across species</w:t>
        </w:r>
      </w:ins>
      <w:ins w:id="110" w:author="Daniel Noble" w:date="2025-05-08T14:29:00Z" w16du:dateUtc="2025-05-08T04:29:00Z">
        <w:r w:rsidR="00A64DB8">
          <w:rPr>
            <w:rFonts w:ascii="Times New Roman" w:hAnsi="Times New Roman" w:cs="Times New Roman"/>
            <w:sz w:val="24"/>
            <w:szCs w:val="24"/>
          </w:rPr>
          <w:t xml:space="preserve"> when between and within study sources of variation </w:t>
        </w:r>
      </w:ins>
      <w:ins w:id="111" w:author="Daniel Noble" w:date="2025-05-08T14:30:00Z" w16du:dateUtc="2025-05-08T04:30:00Z">
        <w:r w:rsidR="00FA49CC">
          <w:rPr>
            <w:rFonts w:ascii="Times New Roman" w:hAnsi="Times New Roman" w:cs="Times New Roman"/>
            <w:sz w:val="24"/>
            <w:szCs w:val="24"/>
          </w:rPr>
          <w:t>have been controlled</w:t>
        </w:r>
      </w:ins>
      <w:ins w:id="112" w:author="Daniel Noble" w:date="2025-05-08T14:29:00Z" w16du:dateUtc="2025-05-08T04:29:00Z">
        <w:r w:rsidR="00A64DB8">
          <w:rPr>
            <w:rFonts w:ascii="Times New Roman" w:hAnsi="Times New Roman" w:cs="Times New Roman"/>
            <w:sz w:val="24"/>
            <w:szCs w:val="24"/>
          </w:rPr>
          <w:t xml:space="preserve"> (</w:t>
        </w:r>
        <w:r w:rsidR="00A64DB8">
          <w:rPr>
            <w:rFonts w:ascii="Times New Roman" w:hAnsi="Times New Roman" w:cs="Times New Roman"/>
            <w:sz w:val="24"/>
            <w:szCs w:val="24"/>
          </w:rPr>
          <w:t>Yang et al. 2023</w:t>
        </w:r>
        <w:r w:rsidR="00A64DB8">
          <w:rPr>
            <w:rFonts w:ascii="Times New Roman" w:hAnsi="Times New Roman" w:cs="Times New Roman"/>
            <w:sz w:val="24"/>
            <w:szCs w:val="24"/>
          </w:rPr>
          <w:t>)</w:t>
        </w:r>
      </w:ins>
      <w:r>
        <w:rPr>
          <w:rFonts w:ascii="Times New Roman" w:hAnsi="Times New Roman" w:cs="Times New Roman"/>
          <w:sz w:val="24"/>
          <w:szCs w:val="24"/>
        </w:rPr>
        <w:t xml:space="preserve">. </w:t>
      </w: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ins w:id="113" w:author="Daniel Noble" w:date="2025-05-08T14:49:00Z" w16du:dateUtc="2025-05-08T04:49:00Z">
        <w:r w:rsidR="008F57B6">
          <w:rPr>
            <w:rFonts w:ascii="Times New Roman" w:hAnsi="Times New Roman" w:cs="Times New Roman"/>
            <w:sz w:val="24"/>
            <w:szCs w:val="24"/>
          </w:rPr>
          <w:t>predicted to</w:t>
        </w:r>
      </w:ins>
      <w:ins w:id="114" w:author="Daniel Noble" w:date="2025-05-08T14:35:00Z" w16du:dateUtc="2025-05-08T04:35:00Z">
        <w:r w:rsidR="00CF0041">
          <w:rPr>
            <w:rFonts w:ascii="Times New Roman" w:hAnsi="Times New Roman" w:cs="Times New Roman"/>
            <w:sz w:val="24"/>
            <w:szCs w:val="24"/>
          </w:rPr>
          <w:t xml:space="preserve"> driv</w:t>
        </w:r>
      </w:ins>
      <w:ins w:id="115" w:author="Daniel Noble" w:date="2025-05-08T14:49:00Z" w16du:dateUtc="2025-05-08T04:49:00Z">
        <w:r w:rsidR="008F57B6">
          <w:rPr>
            <w:rFonts w:ascii="Times New Roman" w:hAnsi="Times New Roman" w:cs="Times New Roman"/>
            <w:sz w:val="24"/>
            <w:szCs w:val="24"/>
          </w:rPr>
          <w:t>e</w:t>
        </w:r>
      </w:ins>
      <w:ins w:id="116" w:author="Daniel Noble" w:date="2025-05-08T14:34:00Z" w16du:dateUtc="2025-05-08T04:34:00Z">
        <w:r w:rsidR="00CF0041">
          <w:rPr>
            <w:rFonts w:ascii="Times New Roman" w:hAnsi="Times New Roman" w:cs="Times New Roman"/>
            <w:sz w:val="24"/>
            <w:szCs w:val="24"/>
          </w:rPr>
          <w:t xml:space="preserve"> between and within study level </w:t>
        </w:r>
      </w:ins>
      <w:ins w:id="117" w:author="Daniel Noble" w:date="2025-05-08T14:35:00Z" w16du:dateUtc="2025-05-08T04:35:00Z">
        <w:r w:rsidR="00CF0041">
          <w:rPr>
            <w:rFonts w:ascii="Times New Roman" w:hAnsi="Times New Roman" w:cs="Times New Roman"/>
            <w:sz w:val="24"/>
            <w:szCs w:val="24"/>
          </w:rPr>
          <w:t xml:space="preserve">variation </w:t>
        </w:r>
      </w:ins>
      <w:ins w:id="118" w:author="Daniel Noble" w:date="2025-05-08T14:34:00Z" w16du:dateUtc="2025-05-08T04:34:00Z">
        <w:r w:rsidR="00CF0041">
          <w:rPr>
            <w:rFonts w:ascii="Times New Roman" w:hAnsi="Times New Roman" w:cs="Times New Roman"/>
            <w:sz w:val="24"/>
            <w:szCs w:val="24"/>
          </w:rPr>
          <w:t>(</w:t>
        </w:r>
      </w:ins>
      <w:ins w:id="119" w:author="Daniel Noble" w:date="2025-05-08T14:35:00Z" w16du:dateUtc="2025-05-08T04:35:00Z">
        <w:r w:rsidR="00CF0041">
          <w:rPr>
            <w:rFonts w:ascii="Times New Roman" w:hAnsi="Times New Roman" w:cs="Times New Roman"/>
            <w:sz w:val="24"/>
            <w:szCs w:val="24"/>
          </w:rPr>
          <w:t xml:space="preserve">e.g., type of plasticity measured, </w:t>
        </w:r>
      </w:ins>
      <w:ins w:id="120" w:author="Daniel Noble" w:date="2025-05-08T14:36:00Z" w16du:dateUtc="2025-05-08T04:36:00Z">
        <w:r w:rsidR="00CF0041">
          <w:rPr>
            <w:rFonts w:ascii="Times New Roman" w:hAnsi="Times New Roman" w:cs="Times New Roman"/>
            <w:sz w:val="24"/>
            <w:szCs w:val="24"/>
          </w:rPr>
          <w:t xml:space="preserve">fluctuation type and amplitude) </w:t>
        </w:r>
      </w:ins>
      <w:ins w:id="121" w:author="Daniel Noble" w:date="2025-05-08T14:49:00Z" w16du:dateUtc="2025-05-08T04:49:00Z">
        <w:r w:rsidR="008F57B6">
          <w:rPr>
            <w:rFonts w:ascii="Times New Roman" w:hAnsi="Times New Roman" w:cs="Times New Roman"/>
            <w:sz w:val="24"/>
            <w:szCs w:val="24"/>
          </w:rPr>
          <w:t xml:space="preserve">mostly </w:t>
        </w:r>
      </w:ins>
      <w:ins w:id="122" w:author="Daniel Noble" w:date="2025-05-08T14:36:00Z" w16du:dateUtc="2025-05-08T04:36:00Z">
        <w:r w:rsidR="00CF0041">
          <w:rPr>
            <w:rFonts w:ascii="Times New Roman" w:hAnsi="Times New Roman" w:cs="Times New Roman"/>
            <w:sz w:val="24"/>
            <w:szCs w:val="24"/>
          </w:rPr>
          <w:t>failed to explain variability</w:t>
        </w:r>
      </w:ins>
      <w:ins w:id="123" w:author="Daniel Noble" w:date="2025-05-08T14:50:00Z" w16du:dateUtc="2025-05-08T04:50:00Z">
        <w:r w:rsidR="008F57B6">
          <w:rPr>
            <w:rFonts w:ascii="Times New Roman" w:hAnsi="Times New Roman" w:cs="Times New Roman"/>
            <w:sz w:val="24"/>
            <w:szCs w:val="24"/>
          </w:rPr>
          <w:t xml:space="preserve"> aside from the specific trait being measured (</w:t>
        </w:r>
      </w:ins>
      <w:ins w:id="124" w:author="Daniel Noble" w:date="2025-05-08T15:02:00Z" w16du:dateUtc="2025-05-08T05:02:00Z">
        <w:r w:rsidR="008B59E8">
          <w:rPr>
            <w:rFonts w:ascii="Times New Roman" w:hAnsi="Times New Roman" w:cs="Times New Roman"/>
            <w:sz w:val="24"/>
            <w:szCs w:val="24"/>
          </w:rPr>
          <w:t xml:space="preserve">marginal </w:t>
        </w:r>
      </w:ins>
      <w:ins w:id="125" w:author="Daniel Noble" w:date="2025-05-08T14:50:00Z" w16du:dateUtc="2025-05-08T04:50:00Z">
        <w:r w:rsidR="008F57B6">
          <w:rPr>
            <w:rFonts w:ascii="Times New Roman" w:hAnsi="Times New Roman" w:cs="Times New Roman"/>
            <w:sz w:val="24"/>
            <w:szCs w:val="24"/>
          </w:rPr>
          <w:t>R</w:t>
        </w:r>
        <w:r w:rsidR="008F57B6" w:rsidRPr="008F57B6">
          <w:rPr>
            <w:rFonts w:ascii="Times New Roman" w:hAnsi="Times New Roman" w:cs="Times New Roman"/>
            <w:sz w:val="24"/>
            <w:szCs w:val="24"/>
            <w:vertAlign w:val="superscript"/>
            <w:rPrChange w:id="126" w:author="Daniel Noble" w:date="2025-05-08T14:50:00Z" w16du:dateUtc="2025-05-08T04:50:00Z">
              <w:rPr>
                <w:rFonts w:ascii="Times New Roman" w:hAnsi="Times New Roman" w:cs="Times New Roman"/>
                <w:sz w:val="24"/>
                <w:szCs w:val="24"/>
              </w:rPr>
            </w:rPrChange>
          </w:rPr>
          <w:t>2</w:t>
        </w:r>
        <w:r w:rsidR="008F57B6">
          <w:rPr>
            <w:rFonts w:ascii="Times New Roman" w:hAnsi="Times New Roman" w:cs="Times New Roman"/>
            <w:sz w:val="24"/>
            <w:szCs w:val="24"/>
          </w:rPr>
          <w:t xml:space="preserve"> = 30%)</w:t>
        </w:r>
      </w:ins>
      <w:ins w:id="127" w:author="Daniel Noble" w:date="2025-05-08T14:36:00Z" w16du:dateUtc="2025-05-08T04:36:00Z">
        <w:r w:rsidR="00CF0041">
          <w:rPr>
            <w:rFonts w:ascii="Times New Roman" w:hAnsi="Times New Roman" w:cs="Times New Roman"/>
            <w:sz w:val="24"/>
            <w:szCs w:val="24"/>
          </w:rPr>
          <w:t xml:space="preserve">. </w:t>
        </w:r>
      </w:ins>
      <w:ins w:id="128" w:author="Daniel Noble" w:date="2025-05-08T15:02:00Z" w16du:dateUtc="2025-05-08T05:02:00Z">
        <w:r w:rsidR="008B59E8">
          <w:rPr>
            <w:rFonts w:ascii="Times New Roman" w:hAnsi="Times New Roman" w:cs="Times New Roman"/>
            <w:sz w:val="24"/>
            <w:szCs w:val="24"/>
          </w:rPr>
          <w:t xml:space="preserve">Importantly, </w:t>
        </w:r>
      </w:ins>
      <w:del w:id="129" w:author="Daniel Noble" w:date="2025-05-08T14:37:00Z" w16du:dateUtc="2025-05-08T04:37:00Z">
        <w:r w:rsidRPr="00402514" w:rsidDel="00CF0041">
          <w:rPr>
            <w:rFonts w:ascii="Times New Roman" w:hAnsi="Times New Roman" w:cs="Times New Roman"/>
            <w:sz w:val="24"/>
            <w:szCs w:val="24"/>
          </w:rPr>
          <w:delText>were</w:delText>
        </w:r>
        <w:r w:rsidDel="00CF0041">
          <w:rPr>
            <w:rFonts w:ascii="Times New Roman" w:hAnsi="Times New Roman" w:cs="Times New Roman"/>
            <w:sz w:val="24"/>
            <w:szCs w:val="24"/>
          </w:rPr>
          <w:delText xml:space="preserve"> also in strong</w:delText>
        </w:r>
        <w:r w:rsidRPr="00402514" w:rsidDel="00CF0041">
          <w:rPr>
            <w:rFonts w:ascii="Times New Roman" w:hAnsi="Times New Roman" w:cs="Times New Roman"/>
            <w:sz w:val="24"/>
            <w:szCs w:val="24"/>
          </w:rPr>
          <w:delText xml:space="preserve"> agreement that the capacity for</w:delText>
        </w:r>
      </w:del>
      <w:del w:id="130" w:author="Daniel Noble" w:date="2025-05-08T14:53:00Z" w16du:dateUtc="2025-05-08T04:53:00Z">
        <w:r w:rsidRPr="00402514" w:rsidDel="0062008E">
          <w:rPr>
            <w:rFonts w:ascii="Times New Roman" w:hAnsi="Times New Roman" w:cs="Times New Roman"/>
            <w:sz w:val="24"/>
            <w:szCs w:val="24"/>
          </w:rPr>
          <w:delText xml:space="preserve"> phenotypic plasticity </w:delText>
        </w:r>
      </w:del>
      <w:del w:id="131" w:author="Daniel Noble" w:date="2025-05-08T14:38:00Z" w16du:dateUtc="2025-05-08T04:38:00Z">
        <w:r w:rsidRPr="00402514" w:rsidDel="00CF0041">
          <w:rPr>
            <w:rFonts w:ascii="Times New Roman" w:hAnsi="Times New Roman" w:cs="Times New Roman"/>
            <w:sz w:val="24"/>
            <w:szCs w:val="24"/>
          </w:rPr>
          <w:delText>remains unaltered by</w:delText>
        </w:r>
      </w:del>
      <w:del w:id="132" w:author="Daniel Noble" w:date="2025-05-08T14:53:00Z" w16du:dateUtc="2025-05-08T04:53:00Z">
        <w:r w:rsidRPr="00402514" w:rsidDel="0062008E">
          <w:rPr>
            <w:rFonts w:ascii="Times New Roman" w:hAnsi="Times New Roman" w:cs="Times New Roman"/>
            <w:sz w:val="24"/>
            <w:szCs w:val="24"/>
          </w:rPr>
          <w:delText xml:space="preserve"> thermal variability. </w:delText>
        </w:r>
      </w:del>
      <w:ins w:id="133" w:author="Daniel Noble" w:date="2025-05-08T15:02:00Z" w16du:dateUtc="2025-05-08T05:02:00Z">
        <w:r w:rsidR="008B59E8">
          <w:rPr>
            <w:rFonts w:ascii="Times New Roman" w:hAnsi="Times New Roman" w:cs="Times New Roman"/>
            <w:sz w:val="24"/>
            <w:szCs w:val="24"/>
          </w:rPr>
          <w:t>w</w:t>
        </w:r>
      </w:ins>
      <w:ins w:id="134" w:author="Daniel Noble" w:date="2025-05-08T14:52:00Z" w16du:dateUtc="2025-05-08T04:52:00Z">
        <w:r w:rsidR="008F57B6">
          <w:rPr>
            <w:rFonts w:ascii="Times New Roman" w:hAnsi="Times New Roman" w:cs="Times New Roman"/>
            <w:sz w:val="24"/>
            <w:szCs w:val="24"/>
          </w:rPr>
          <w:t xml:space="preserve">hile </w:t>
        </w:r>
      </w:ins>
      <w:del w:id="135" w:author="Daniel Noble" w:date="2025-05-08T14:52:00Z" w16du:dateUtc="2025-05-08T04:52:00Z">
        <w:r w:rsidR="00815E50" w:rsidDel="008F57B6">
          <w:rPr>
            <w:rFonts w:ascii="Times New Roman" w:hAnsi="Times New Roman" w:cs="Times New Roman"/>
            <w:sz w:val="24"/>
            <w:szCs w:val="24"/>
          </w:rPr>
          <w:delText xml:space="preserve">We </w:delText>
        </w:r>
      </w:del>
      <w:ins w:id="136" w:author="Daniel Noble" w:date="2025-05-08T14:52:00Z" w16du:dateUtc="2025-05-08T04:52:00Z">
        <w:r w:rsidR="008F57B6">
          <w:rPr>
            <w:rFonts w:ascii="Times New Roman" w:hAnsi="Times New Roman" w:cs="Times New Roman"/>
            <w:sz w:val="24"/>
            <w:szCs w:val="24"/>
          </w:rPr>
          <w:t>w</w:t>
        </w:r>
        <w:r w:rsidR="008F57B6">
          <w:rPr>
            <w:rFonts w:ascii="Times New Roman" w:hAnsi="Times New Roman" w:cs="Times New Roman"/>
            <w:sz w:val="24"/>
            <w:szCs w:val="24"/>
          </w:rPr>
          <w:t xml:space="preserve">e </w:t>
        </w:r>
      </w:ins>
      <w:r w:rsidR="00815E50">
        <w:rPr>
          <w:rFonts w:ascii="Times New Roman" w:hAnsi="Times New Roman" w:cs="Times New Roman"/>
          <w:sz w:val="24"/>
          <w:szCs w:val="24"/>
        </w:rPr>
        <w:t xml:space="preserve">saw differences in plasticity between constant and fluctuating temperatures </w:t>
      </w:r>
      <w:del w:id="137" w:author="Daniel Noble" w:date="2025-05-08T15:03:00Z" w16du:dateUtc="2025-05-08T05:03:00Z">
        <w:r w:rsidR="00815E50" w:rsidDel="00FA1D57">
          <w:rPr>
            <w:rFonts w:ascii="Times New Roman" w:hAnsi="Times New Roman" w:cs="Times New Roman"/>
            <w:sz w:val="24"/>
            <w:szCs w:val="24"/>
          </w:rPr>
          <w:delText>in o</w:delText>
        </w:r>
        <w:r w:rsidDel="00FA1D57">
          <w:rPr>
            <w:rFonts w:ascii="Times New Roman" w:hAnsi="Times New Roman" w:cs="Times New Roman"/>
            <w:sz w:val="24"/>
            <w:szCs w:val="24"/>
          </w:rPr>
          <w:delText>nly</w:delText>
        </w:r>
      </w:del>
      <w:ins w:id="138" w:author="Daniel Noble" w:date="2025-05-08T15:03:00Z" w16du:dateUtc="2025-05-08T05:03:00Z">
        <w:r w:rsidR="00FA1D57">
          <w:rPr>
            <w:rFonts w:ascii="Times New Roman" w:hAnsi="Times New Roman" w:cs="Times New Roman"/>
            <w:sz w:val="24"/>
            <w:szCs w:val="24"/>
          </w:rPr>
          <w:t>for</w:t>
        </w:r>
      </w:ins>
      <w:r>
        <w:rPr>
          <w:rFonts w:ascii="Times New Roman" w:hAnsi="Times New Roman" w:cs="Times New Roman"/>
          <w:sz w:val="24"/>
          <w:szCs w:val="24"/>
        </w:rPr>
        <w:t xml:space="preserve"> two specific trait categories, development time and body mass</w:t>
      </w:r>
      <w:ins w:id="139" w:author="Daniel Noble" w:date="2025-05-08T14:58:00Z" w16du:dateUtc="2025-05-08T04:58:00Z">
        <w:r w:rsidR="00E61641">
          <w:rPr>
            <w:rFonts w:ascii="Times New Roman" w:hAnsi="Times New Roman" w:cs="Times New Roman"/>
            <w:sz w:val="24"/>
            <w:szCs w:val="24"/>
          </w:rPr>
          <w:t xml:space="preserve"> (in opposite directions)</w:t>
        </w:r>
      </w:ins>
      <w:r>
        <w:rPr>
          <w:rFonts w:ascii="Times New Roman" w:hAnsi="Times New Roman" w:cs="Times New Roman"/>
          <w:sz w:val="24"/>
          <w:szCs w:val="24"/>
        </w:rPr>
        <w:t xml:space="preserve">, </w:t>
      </w:r>
      <w:del w:id="140" w:author="Daniel Noble" w:date="2025-05-08T14:53:00Z" w16du:dateUtc="2025-05-08T04:53:00Z">
        <w:r w:rsidR="00815E50" w:rsidDel="0062008E">
          <w:rPr>
            <w:rFonts w:ascii="Times New Roman" w:hAnsi="Times New Roman" w:cs="Times New Roman"/>
            <w:sz w:val="24"/>
            <w:szCs w:val="24"/>
          </w:rPr>
          <w:delText>and</w:delText>
        </w:r>
        <w:r w:rsidDel="0062008E">
          <w:rPr>
            <w:rFonts w:ascii="Times New Roman" w:hAnsi="Times New Roman" w:cs="Times New Roman"/>
            <w:sz w:val="24"/>
            <w:szCs w:val="24"/>
          </w:rPr>
          <w:delText xml:space="preserve"> </w:delText>
        </w:r>
      </w:del>
      <w:r>
        <w:rPr>
          <w:rFonts w:ascii="Times New Roman" w:hAnsi="Times New Roman" w:cs="Times New Roman"/>
          <w:sz w:val="24"/>
          <w:szCs w:val="24"/>
        </w:rPr>
        <w:t xml:space="preserve">these </w:t>
      </w:r>
      <w:ins w:id="141" w:author="Daniel Noble" w:date="2025-05-08T15:03:00Z" w16du:dateUtc="2025-05-08T05:03:00Z">
        <w:r w:rsidR="00FA1D57">
          <w:rPr>
            <w:rFonts w:ascii="Times New Roman" w:hAnsi="Times New Roman" w:cs="Times New Roman"/>
            <w:sz w:val="24"/>
            <w:szCs w:val="24"/>
          </w:rPr>
          <w:t xml:space="preserve">average </w:t>
        </w:r>
      </w:ins>
      <w:r>
        <w:rPr>
          <w:rFonts w:ascii="Times New Roman" w:hAnsi="Times New Roman" w:cs="Times New Roman"/>
          <w:sz w:val="24"/>
          <w:szCs w:val="24"/>
        </w:rPr>
        <w:t xml:space="preserve">effects were </w:t>
      </w:r>
      <w:ins w:id="142" w:author="Daniel Noble" w:date="2025-05-08T14:53:00Z" w16du:dateUtc="2025-05-08T04:53:00Z">
        <w:r w:rsidR="0062008E">
          <w:rPr>
            <w:rFonts w:ascii="Times New Roman" w:hAnsi="Times New Roman" w:cs="Times New Roman"/>
            <w:sz w:val="24"/>
            <w:szCs w:val="24"/>
          </w:rPr>
          <w:t xml:space="preserve">still </w:t>
        </w:r>
      </w:ins>
      <w:r>
        <w:rPr>
          <w:rFonts w:ascii="Times New Roman" w:hAnsi="Times New Roman" w:cs="Times New Roman"/>
          <w:sz w:val="24"/>
          <w:szCs w:val="24"/>
        </w:rPr>
        <w:t>small</w:t>
      </w:r>
      <w:ins w:id="143" w:author="Daniel Noble" w:date="2025-05-08T14:53:00Z" w16du:dateUtc="2025-05-08T04:53:00Z">
        <w:r w:rsidR="0062008E">
          <w:rPr>
            <w:rFonts w:ascii="Times New Roman" w:hAnsi="Times New Roman" w:cs="Times New Roman"/>
            <w:sz w:val="24"/>
            <w:szCs w:val="24"/>
          </w:rPr>
          <w:t xml:space="preserve"> overall</w:t>
        </w:r>
      </w:ins>
      <w:r>
        <w:rPr>
          <w:rFonts w:ascii="Times New Roman" w:hAnsi="Times New Roman" w:cs="Times New Roman"/>
          <w:sz w:val="24"/>
          <w:szCs w:val="24"/>
        </w:rPr>
        <w:t xml:space="preserve">. </w:t>
      </w:r>
      <w:ins w:id="144" w:author="Daniel Noble" w:date="2025-05-08T15:03:00Z" w16du:dateUtc="2025-05-08T05:03:00Z">
        <w:r w:rsidR="00FA1D57">
          <w:rPr>
            <w:rFonts w:ascii="Times New Roman" w:hAnsi="Times New Roman" w:cs="Times New Roman"/>
            <w:sz w:val="24"/>
            <w:szCs w:val="24"/>
          </w:rPr>
          <w:t>Trait variation l</w:t>
        </w:r>
      </w:ins>
      <w:ins w:id="145" w:author="Daniel Noble" w:date="2025-05-08T14:59:00Z" w16du:dateUtc="2025-05-08T04:59:00Z">
        <w:r w:rsidR="00E61641">
          <w:rPr>
            <w:rFonts w:ascii="Times New Roman" w:hAnsi="Times New Roman" w:cs="Times New Roman"/>
            <w:sz w:val="24"/>
            <w:szCs w:val="24"/>
          </w:rPr>
          <w:t xml:space="preserve">ikely reflects how thermal fluctuations </w:t>
        </w:r>
      </w:ins>
      <w:ins w:id="146" w:author="Daniel Noble" w:date="2025-05-08T15:03:00Z" w16du:dateUtc="2025-05-08T05:03:00Z">
        <w:r w:rsidR="00FA1D57">
          <w:rPr>
            <w:rFonts w:ascii="Times New Roman" w:hAnsi="Times New Roman" w:cs="Times New Roman"/>
            <w:sz w:val="24"/>
            <w:szCs w:val="24"/>
          </w:rPr>
          <w:t>differently</w:t>
        </w:r>
        <w:r w:rsidR="00FA1D57">
          <w:rPr>
            <w:rFonts w:ascii="Times New Roman" w:hAnsi="Times New Roman" w:cs="Times New Roman"/>
            <w:sz w:val="24"/>
            <w:szCs w:val="24"/>
          </w:rPr>
          <w:t xml:space="preserve"> </w:t>
        </w:r>
      </w:ins>
      <w:ins w:id="147" w:author="Daniel Noble" w:date="2025-05-08T14:59:00Z" w16du:dateUtc="2025-05-08T04:59:00Z">
        <w:r w:rsidR="00E61641">
          <w:rPr>
            <w:rFonts w:ascii="Times New Roman" w:hAnsi="Times New Roman" w:cs="Times New Roman"/>
            <w:sz w:val="24"/>
            <w:szCs w:val="24"/>
          </w:rPr>
          <w:t xml:space="preserve">impact traits </w:t>
        </w:r>
      </w:ins>
      <w:ins w:id="148" w:author="Daniel Noble" w:date="2025-05-08T15:03:00Z" w16du:dateUtc="2025-05-08T05:03:00Z">
        <w:r w:rsidR="00FA1D57">
          <w:rPr>
            <w:rFonts w:ascii="Times New Roman" w:hAnsi="Times New Roman" w:cs="Times New Roman"/>
            <w:sz w:val="24"/>
            <w:szCs w:val="24"/>
          </w:rPr>
          <w:t>with</w:t>
        </w:r>
      </w:ins>
      <w:ins w:id="149" w:author="Daniel Noble" w:date="2025-05-08T14:59:00Z" w16du:dateUtc="2025-05-08T04:59:00Z">
        <w:r w:rsidR="00E61641">
          <w:rPr>
            <w:rFonts w:ascii="Times New Roman" w:hAnsi="Times New Roman" w:cs="Times New Roman"/>
            <w:sz w:val="24"/>
            <w:szCs w:val="24"/>
          </w:rPr>
          <w:t xml:space="preserve"> different thermal performance curves. For example, development time is known to exhibit a </w:t>
        </w:r>
      </w:ins>
      <w:ins w:id="150" w:author="Daniel Noble" w:date="2025-05-08T15:00:00Z" w16du:dateUtc="2025-05-08T05:00:00Z">
        <w:r w:rsidR="00E61641">
          <w:rPr>
            <w:rFonts w:ascii="Times New Roman" w:hAnsi="Times New Roman" w:cs="Times New Roman"/>
            <w:sz w:val="24"/>
            <w:szCs w:val="24"/>
          </w:rPr>
          <w:t>non-linear exponential decline with temperature. Developing under fluctuating or constant temperatures will therefore impact the magnitude of responses</w:t>
        </w:r>
      </w:ins>
      <w:ins w:id="151" w:author="Daniel Noble" w:date="2025-05-08T15:04:00Z" w16du:dateUtc="2025-05-08T05:04:00Z">
        <w:r w:rsidR="00FA1D57">
          <w:rPr>
            <w:rFonts w:ascii="Times New Roman" w:hAnsi="Times New Roman" w:cs="Times New Roman"/>
            <w:sz w:val="24"/>
            <w:szCs w:val="24"/>
          </w:rPr>
          <w:t xml:space="preserve"> of plastic responses</w:t>
        </w:r>
      </w:ins>
      <w:ins w:id="152" w:author="Daniel Noble" w:date="2025-05-08T15:00:00Z" w16du:dateUtc="2025-05-08T05:00:00Z">
        <w:r w:rsidR="00E61641">
          <w:rPr>
            <w:rFonts w:ascii="Times New Roman" w:hAnsi="Times New Roman" w:cs="Times New Roman"/>
            <w:sz w:val="24"/>
            <w:szCs w:val="24"/>
          </w:rPr>
          <w:t xml:space="preserve">. Nonetheless, </w:t>
        </w:r>
      </w:ins>
      <w:del w:id="153" w:author="Daniel Noble" w:date="2025-05-08T15:00:00Z" w16du:dateUtc="2025-05-08T05:00:00Z">
        <w:r w:rsidR="00510AA2" w:rsidRPr="00402514" w:rsidDel="00E61641">
          <w:rPr>
            <w:rFonts w:ascii="Times New Roman" w:hAnsi="Times New Roman" w:cs="Times New Roman"/>
            <w:sz w:val="24"/>
            <w:szCs w:val="24"/>
          </w:rPr>
          <w:delText xml:space="preserve">The </w:delText>
        </w:r>
      </w:del>
      <w:ins w:id="154" w:author="Daniel Noble" w:date="2025-05-08T15:00:00Z" w16du:dateUtc="2025-05-08T05:00:00Z">
        <w:r w:rsidR="00E61641">
          <w:rPr>
            <w:rFonts w:ascii="Times New Roman" w:hAnsi="Times New Roman" w:cs="Times New Roman"/>
            <w:sz w:val="24"/>
            <w:szCs w:val="24"/>
          </w:rPr>
          <w:t>t</w:t>
        </w:r>
        <w:r w:rsidR="00E61641" w:rsidRPr="00402514">
          <w:rPr>
            <w:rFonts w:ascii="Times New Roman" w:hAnsi="Times New Roman" w:cs="Times New Roman"/>
            <w:sz w:val="24"/>
            <w:szCs w:val="24"/>
          </w:rPr>
          <w:t xml:space="preserve">he </w:t>
        </w:r>
      </w:ins>
      <w:r w:rsidR="00510AA2" w:rsidRPr="00402514">
        <w:rPr>
          <w:rFonts w:ascii="Times New Roman" w:hAnsi="Times New Roman" w:cs="Times New Roman"/>
          <w:sz w:val="24"/>
          <w:szCs w:val="24"/>
        </w:rPr>
        <w:t>findings of our study suggest that the ability to maintain relatively constant phenotypes across environmental gradients is not influenced by regular, short-term fluctuations around the t</w:t>
      </w:r>
      <w:r w:rsidR="00B24DB4">
        <w:rPr>
          <w:rFonts w:ascii="Times New Roman" w:hAnsi="Times New Roman" w:cs="Times New Roman"/>
          <w:sz w:val="24"/>
          <w:szCs w:val="24"/>
        </w:rPr>
        <w:t>emperature</w:t>
      </w:r>
      <w:r w:rsidR="00510AA2" w:rsidRPr="00402514">
        <w:rPr>
          <w:rFonts w:ascii="Times New Roman" w:hAnsi="Times New Roman" w:cs="Times New Roman"/>
          <w:sz w:val="24"/>
          <w:szCs w:val="24"/>
        </w:rPr>
        <w:t xml:space="preserve"> mean</w:t>
      </w:r>
      <w:ins w:id="155" w:author="Daniel Noble" w:date="2025-05-08T14:53:00Z" w16du:dateUtc="2025-05-08T04:53:00Z">
        <w:r w:rsidR="0062008E">
          <w:rPr>
            <w:rFonts w:ascii="Times New Roman" w:hAnsi="Times New Roman" w:cs="Times New Roman"/>
            <w:sz w:val="24"/>
            <w:szCs w:val="24"/>
          </w:rPr>
          <w:t xml:space="preserve"> </w:t>
        </w:r>
      </w:ins>
      <w:ins w:id="156" w:author="Daniel Noble" w:date="2025-05-08T15:01:00Z" w16du:dateUtc="2025-05-08T05:01:00Z">
        <w:r w:rsidR="00E61641">
          <w:rPr>
            <w:rFonts w:ascii="Times New Roman" w:hAnsi="Times New Roman" w:cs="Times New Roman"/>
            <w:sz w:val="24"/>
            <w:szCs w:val="24"/>
          </w:rPr>
          <w:t>with the impacts of</w:t>
        </w:r>
      </w:ins>
      <w:ins w:id="157" w:author="Daniel Noble" w:date="2025-05-08T14:54:00Z" w16du:dateUtc="2025-05-08T04:54:00Z">
        <w:r w:rsidR="0062008E">
          <w:rPr>
            <w:rFonts w:ascii="Times New Roman" w:hAnsi="Times New Roman" w:cs="Times New Roman"/>
            <w:sz w:val="24"/>
            <w:szCs w:val="24"/>
          </w:rPr>
          <w:t xml:space="preserve"> fluctuations on plasticity mostly depend</w:t>
        </w:r>
      </w:ins>
      <w:ins w:id="158" w:author="Daniel Noble" w:date="2025-05-08T15:01:00Z" w16du:dateUtc="2025-05-08T05:01:00Z">
        <w:r w:rsidR="00E61641">
          <w:rPr>
            <w:rFonts w:ascii="Times New Roman" w:hAnsi="Times New Roman" w:cs="Times New Roman"/>
            <w:sz w:val="24"/>
            <w:szCs w:val="24"/>
          </w:rPr>
          <w:t>ing</w:t>
        </w:r>
      </w:ins>
      <w:ins w:id="159" w:author="Daniel Noble" w:date="2025-05-08T14:54:00Z" w16du:dateUtc="2025-05-08T04:54:00Z">
        <w:r w:rsidR="0062008E">
          <w:rPr>
            <w:rFonts w:ascii="Times New Roman" w:hAnsi="Times New Roman" w:cs="Times New Roman"/>
            <w:sz w:val="24"/>
            <w:szCs w:val="24"/>
          </w:rPr>
          <w:t xml:space="preserve"> on the type of trait measured</w:t>
        </w:r>
      </w:ins>
      <w:r w:rsidR="00510AA2" w:rsidRPr="00402514">
        <w:rPr>
          <w:rFonts w:ascii="Times New Roman" w:hAnsi="Times New Roman" w:cs="Times New Roman"/>
          <w:sz w:val="24"/>
          <w:szCs w:val="24"/>
        </w:rPr>
        <w:t xml:space="preserve">. </w:t>
      </w:r>
    </w:p>
    <w:p w14:paraId="715F4198" w14:textId="2CCBB21D"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Loughland</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 Schulte 2014)</w:t>
          </w:r>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r w:rsidR="00CB75BF" w:rsidRPr="00CB75BF">
            <w:rPr>
              <w:rFonts w:ascii="Times New Roman" w:eastAsia="Times New Roman" w:hAnsi="Times New Roman" w:cs="Times New Roman"/>
              <w:sz w:val="24"/>
            </w:rPr>
            <w:t xml:space="preserve">(Pfab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
          <w:id w:val="-562553300"/>
          <w:placeholder>
            <w:docPart w:val="DefaultPlaceholder_-1854013440"/>
          </w:placeholder>
        </w:sdtPr>
        <w:sdtContent>
          <w:r w:rsidR="00CB75BF" w:rsidRPr="00CB75BF">
            <w:rPr>
              <w:rFonts w:ascii="Times New Roman" w:eastAsia="Times New Roman" w:hAnsi="Times New Roman" w:cs="Times New Roman"/>
              <w:sz w:val="24"/>
            </w:rPr>
            <w:t>(Gabriel 2005)</w:t>
          </w:r>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halambor</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7)</w:t>
          </w:r>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lastRenderedPageBreak/>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r w:rsidR="000E7119">
        <w:rPr>
          <w:rFonts w:ascii="Times New Roman" w:hAnsi="Times New Roman" w:cs="Times New Roman"/>
          <w:sz w:val="24"/>
          <w:szCs w:val="24"/>
        </w:rPr>
        <w:t>short-term variability 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es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conclude that plastic responses are driven by longer-term mean temperatures.</w:t>
      </w:r>
    </w:p>
    <w:p w14:paraId="1F21EE99" w14:textId="092B6DCD"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r w:rsidR="00CB75BF" w:rsidRPr="00CB75BF">
            <w:rPr>
              <w:rFonts w:ascii="Times New Roman" w:eastAsia="Times New Roman" w:hAnsi="Times New Roman" w:cs="Times New Roman"/>
              <w:sz w:val="24"/>
            </w:rPr>
            <w:t xml:space="preserve">(O’Conno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9; Zimm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r w:rsidR="00CB75BF" w:rsidRPr="00CB75BF">
            <w:rPr>
              <w:rFonts w:ascii="Times New Roman" w:eastAsia="Times New Roman" w:hAnsi="Times New Roman" w:cs="Times New Roman"/>
              <w:sz w:val="24"/>
            </w:rPr>
            <w:t xml:space="preserve">(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ability to filter frequent, short-term thermal signals could be an advantageous mechanism that increases the efficacy of plastic responses. A ‘band-pass filter’ could explain this phenomenon, in which regular thermal noise around the mean is filtered out and does not contribute to the capacity for phenotypic plasticity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r w:rsidR="00CB75BF" w:rsidRPr="00CB75BF">
            <w:rPr>
              <w:rFonts w:ascii="Times New Roman" w:eastAsia="Times New Roman" w:hAnsi="Times New Roman" w:cs="Times New Roman"/>
              <w:sz w:val="24"/>
            </w:rPr>
            <w:t>(Lattin &amp; Kelly 2020)</w:t>
          </w:r>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r w:rsidR="00CB75BF" w:rsidRPr="00CB75BF">
            <w:rPr>
              <w:rFonts w:ascii="Times New Roman" w:eastAsia="Times New Roman" w:hAnsi="Times New Roman" w:cs="Times New Roman"/>
              <w:sz w:val="24"/>
            </w:rPr>
            <w:t xml:space="preserve">(Leung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510AA2" w:rsidRPr="00402514">
        <w:rPr>
          <w:rFonts w:ascii="Times New Roman" w:hAnsi="Times New Roman" w:cs="Times New Roman"/>
          <w:sz w:val="24"/>
          <w:szCs w:val="24"/>
        </w:rPr>
        <w:t xml:space="preserve">. </w:t>
      </w:r>
    </w:p>
    <w:p w14:paraId="6803DEE7" w14:textId="4FD04F01"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r w:rsidR="00CB75BF" w:rsidRPr="00CB75BF">
            <w:rPr>
              <w:rFonts w:ascii="Times New Roman" w:eastAsia="Times New Roman" w:hAnsi="Times New Roman" w:cs="Times New Roman"/>
              <w:sz w:val="24"/>
            </w:rPr>
            <w:t xml:space="preserve">(Rayna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Stock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 Stoks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r w:rsidR="00CB75BF" w:rsidRPr="00CB75BF">
            <w:rPr>
              <w:rFonts w:ascii="Times New Roman" w:eastAsia="Times New Roman" w:hAnsi="Times New Roman" w:cs="Times New Roman"/>
              <w:sz w:val="24"/>
            </w:rPr>
            <w:t xml:space="preserve">(Murra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 xml:space="preserve">ur findings support the validity of  </w:t>
      </w:r>
      <w:r w:rsidRPr="00402514">
        <w:rPr>
          <w:rFonts w:ascii="Times New Roman" w:hAnsi="Times New Roman" w:cs="Times New Roman"/>
          <w:sz w:val="24"/>
          <w:szCs w:val="24"/>
        </w:rPr>
        <w:lastRenderedPageBreak/>
        <w:t>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r w:rsidRPr="00402514">
        <w:rPr>
          <w:rFonts w:ascii="Times New Roman" w:hAnsi="Times New Roman" w:cs="Times New Roman"/>
          <w:sz w:val="24"/>
          <w:szCs w:val="24"/>
        </w:rPr>
        <w:t>Our conclusions pertain to phenotypic plasticity within the lifetime of an organism (acclimation and developmental plasticity)</w:t>
      </w:r>
      <w:r w:rsidR="009D4B2F">
        <w:rPr>
          <w:rFonts w:ascii="Times New Roman" w:hAnsi="Times New Roman" w:cs="Times New Roman"/>
          <w:sz w:val="24"/>
          <w:szCs w:val="24"/>
        </w:rPr>
        <w:t>. I</w:t>
      </w:r>
      <w:r w:rsidRPr="00402514">
        <w:rPr>
          <w:rFonts w:ascii="Times New Roman" w:hAnsi="Times New Roman" w:cs="Times New Roman"/>
          <w:sz w:val="24"/>
          <w:szCs w:val="24"/>
        </w:rPr>
        <w:t>n the literature there are few data showing the</w:t>
      </w:r>
      <w:r w:rsidR="009D4B2F">
        <w:rPr>
          <w:rFonts w:ascii="Times New Roman" w:hAnsi="Times New Roman" w:cs="Times New Roman"/>
          <w:sz w:val="24"/>
          <w:szCs w:val="24"/>
        </w:rPr>
        <w:t xml:space="preserve"> impact of fluctuations with longer periods, and it will be important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e suggest that future research should explore the impacts of transgenerational thermal variability and temporal scales on the capacity for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C8E8886"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FS was supported by Australian research council Discovery Grant DP250101953</w:t>
      </w:r>
      <w:r w:rsidR="003B23B9">
        <w:rPr>
          <w:rFonts w:ascii="Times New Roman" w:hAnsi="Times New Roman" w:cs="Times New Roman"/>
          <w:sz w:val="24"/>
          <w:szCs w:val="24"/>
        </w:rPr>
        <w:t>. DWAN was supported by an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50823609" w14:textId="6CBDBACF" w:rsidR="00CB75BF" w:rsidRPr="00CB75BF" w:rsidRDefault="00CB75BF" w:rsidP="002441BC">
          <w:pPr>
            <w:spacing w:after="0" w:line="480" w:lineRule="auto"/>
            <w:ind w:left="340" w:hanging="340"/>
            <w:divId w:val="1295335171"/>
            <w:rPr>
              <w:rFonts w:ascii="Times New Roman" w:eastAsia="Times New Roman" w:hAnsi="Times New Roman" w:cs="Times New Roman"/>
              <w:sz w:val="24"/>
              <w:szCs w:val="24"/>
            </w:rPr>
          </w:pPr>
          <w:r w:rsidRPr="00CB75BF">
            <w:rPr>
              <w:rFonts w:ascii="Times New Roman" w:hAnsi="Times New Roman" w:cs="Times New Roman"/>
              <w:sz w:val="24"/>
              <w:szCs w:val="24"/>
            </w:rPr>
            <w:t xml:space="preserve">Angilletta, M.J. (2009). </w:t>
          </w:r>
          <w:r w:rsidRPr="00CB75BF">
            <w:rPr>
              <w:rFonts w:ascii="Times New Roman" w:hAnsi="Times New Roman" w:cs="Times New Roman"/>
              <w:i/>
              <w:iCs/>
              <w:sz w:val="24"/>
              <w:szCs w:val="24"/>
            </w:rPr>
            <w:t xml:space="preserve">Thermal adaptation: A theoretical and empirical synthesis. </w:t>
          </w:r>
          <w:r w:rsidRPr="00CB75BF">
            <w:rPr>
              <w:rFonts w:ascii="Times New Roman" w:hAnsi="Times New Roman" w:cs="Times New Roman"/>
              <w:sz w:val="24"/>
              <w:szCs w:val="24"/>
            </w:rPr>
            <w:t>Oxford University Press, Oxford, UK.</w:t>
          </w:r>
        </w:p>
        <w:p w14:paraId="2E5FE56A"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Beaman, J.E., White, C.R. &amp; Seebacher, F. (2016). Evolution of plasticity: Mechanistic link between development and reversible acclimation. </w:t>
          </w:r>
          <w:r w:rsidRPr="00CB75BF">
            <w:rPr>
              <w:i/>
              <w:iCs/>
            </w:rPr>
            <w:t xml:space="preserve">Trends Ecol. </w:t>
          </w:r>
          <w:proofErr w:type="spellStart"/>
          <w:r w:rsidRPr="00CB75BF">
            <w:rPr>
              <w:i/>
              <w:iCs/>
            </w:rPr>
            <w:t>Evol</w:t>
          </w:r>
          <w:proofErr w:type="spellEnd"/>
          <w:r w:rsidRPr="00CB75BF">
            <w:rPr>
              <w:i/>
              <w:iCs/>
            </w:rPr>
            <w:t>.</w:t>
          </w:r>
          <w:r w:rsidRPr="00CB75BF">
            <w:t>, 31, 237–249.</w:t>
          </w:r>
        </w:p>
        <w:p w14:paraId="2FF0EDCC" w14:textId="2878DBC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Bozinovic, F., </w:t>
          </w:r>
          <w:proofErr w:type="spellStart"/>
          <w:r w:rsidRPr="00CB75BF">
            <w:t>Cavieres</w:t>
          </w:r>
          <w:proofErr w:type="spellEnd"/>
          <w:r w:rsidRPr="00CB75BF">
            <w:t xml:space="preserve">, G., Martel, S.I., </w:t>
          </w:r>
          <w:proofErr w:type="spellStart"/>
          <w:r w:rsidRPr="00CB75BF">
            <w:t>Alruiz</w:t>
          </w:r>
          <w:proofErr w:type="spellEnd"/>
          <w:r w:rsidRPr="00CB75BF">
            <w:t xml:space="preserve">, J.M., Molina, A.N., </w:t>
          </w:r>
          <w:proofErr w:type="spellStart"/>
          <w:r w:rsidRPr="00CB75BF">
            <w:t>Roschzttardtz</w:t>
          </w:r>
          <w:proofErr w:type="spellEnd"/>
          <w:r w:rsidRPr="00CB75BF">
            <w:t xml:space="preserve">, H., </w:t>
          </w:r>
          <w:r w:rsidRPr="00CB75BF">
            <w:rPr>
              <w:i/>
              <w:iCs/>
            </w:rPr>
            <w:t>et al.</w:t>
          </w:r>
          <w:r w:rsidRPr="00CB75BF">
            <w:t xml:space="preserve"> (2020). Thermal effects vary predictably across levels of organization: empirical results and theoretical basis. </w:t>
          </w:r>
          <w:r w:rsidRPr="00CB75BF">
            <w:rPr>
              <w:i/>
              <w:iCs/>
            </w:rPr>
            <w:t>Proc</w:t>
          </w:r>
          <w:r>
            <w:rPr>
              <w:i/>
              <w:iCs/>
            </w:rPr>
            <w:t>.</w:t>
          </w:r>
          <w:r w:rsidRPr="00CB75BF">
            <w:rPr>
              <w:i/>
              <w:iCs/>
            </w:rPr>
            <w:t xml:space="preserve"> R</w:t>
          </w:r>
          <w:r>
            <w:rPr>
              <w:i/>
              <w:iCs/>
            </w:rPr>
            <w:t>.</w:t>
          </w:r>
          <w:r w:rsidRPr="00CB75BF">
            <w:rPr>
              <w:i/>
              <w:iCs/>
            </w:rPr>
            <w:t xml:space="preserve"> Soc</w:t>
          </w:r>
          <w:r>
            <w:rPr>
              <w:i/>
              <w:iCs/>
            </w:rPr>
            <w:t>.</w:t>
          </w:r>
          <w:r w:rsidRPr="00CB75BF">
            <w:rPr>
              <w:i/>
              <w:iCs/>
            </w:rPr>
            <w:t xml:space="preserve"> B</w:t>
          </w:r>
          <w:r w:rsidRPr="00CB75BF">
            <w:t>, 287, 20202508.</w:t>
          </w:r>
        </w:p>
        <w:p w14:paraId="48DF803A"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Burggren</w:t>
          </w:r>
          <w:proofErr w:type="spellEnd"/>
          <w:r w:rsidRPr="00CB75BF">
            <w:t xml:space="preserve">, W. (2018). Developmental phenotypic plasticity helps bridge stochastic weather events associated with climate change. </w:t>
          </w:r>
          <w:r w:rsidRPr="00CB75BF">
            <w:rPr>
              <w:i/>
              <w:iCs/>
            </w:rPr>
            <w:t>J. Exp. Biol.</w:t>
          </w:r>
          <w:r w:rsidRPr="00CB75BF">
            <w:t>, 221, jeb161984.</w:t>
          </w:r>
        </w:p>
        <w:p w14:paraId="41471819" w14:textId="7DC2A8B4"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Burggren</w:t>
          </w:r>
          <w:proofErr w:type="spellEnd"/>
          <w:r w:rsidRPr="00CB75BF">
            <w:t xml:space="preserve">, W.W. (2020). Phenotypic switching resulting from developmental plasticity: fixed or reversible? </w:t>
          </w:r>
          <w:r w:rsidRPr="00CB75BF">
            <w:rPr>
              <w:i/>
              <w:iCs/>
            </w:rPr>
            <w:t>Front</w:t>
          </w:r>
          <w:r>
            <w:rPr>
              <w:i/>
              <w:iCs/>
            </w:rPr>
            <w:t>.</w:t>
          </w:r>
          <w:r w:rsidRPr="00CB75BF">
            <w:rPr>
              <w:i/>
              <w:iCs/>
            </w:rPr>
            <w:t xml:space="preserve"> Physio</w:t>
          </w:r>
          <w:r>
            <w:rPr>
              <w:i/>
              <w:iCs/>
            </w:rPr>
            <w:t>l.</w:t>
          </w:r>
          <w:r w:rsidRPr="00CB75BF">
            <w:t>, 10, 107–13.</w:t>
          </w:r>
        </w:p>
        <w:p w14:paraId="5F74478E"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Cinar, O., Nakagawa, S. &amp; </w:t>
          </w:r>
          <w:proofErr w:type="spellStart"/>
          <w:r w:rsidRPr="00CB75BF">
            <w:t>Viechtbauer</w:t>
          </w:r>
          <w:proofErr w:type="spellEnd"/>
          <w:r w:rsidRPr="00CB75BF">
            <w:t xml:space="preserve">, W. (2022). Phylogenetic multilevel meta‐analysis: A simulation study on the importance of modelling the phylogeny. </w:t>
          </w:r>
          <w:r w:rsidRPr="00CB75BF">
            <w:rPr>
              <w:i/>
              <w:iCs/>
            </w:rPr>
            <w:t xml:space="preserve">Methods Ecol. </w:t>
          </w:r>
          <w:proofErr w:type="spellStart"/>
          <w:r w:rsidRPr="00CB75BF">
            <w:rPr>
              <w:i/>
              <w:iCs/>
            </w:rPr>
            <w:t>Evol</w:t>
          </w:r>
          <w:proofErr w:type="spellEnd"/>
          <w:r w:rsidRPr="00CB75BF">
            <w:rPr>
              <w:i/>
              <w:iCs/>
            </w:rPr>
            <w:t>.</w:t>
          </w:r>
          <w:r w:rsidRPr="00CB75BF">
            <w:t>, 13, 383–395.</w:t>
          </w:r>
        </w:p>
        <w:p w14:paraId="0AE9EF93"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Denny, M. (2019). Performance in a variable world: Using Jensen’s inequality to scale up from individuals to populations. </w:t>
          </w:r>
          <w:proofErr w:type="spellStart"/>
          <w:r w:rsidRPr="00CB75BF">
            <w:rPr>
              <w:i/>
              <w:iCs/>
            </w:rPr>
            <w:t>Conserv</w:t>
          </w:r>
          <w:proofErr w:type="spellEnd"/>
          <w:r w:rsidRPr="00CB75BF">
            <w:rPr>
              <w:i/>
              <w:iCs/>
            </w:rPr>
            <w:t>. Physiol.</w:t>
          </w:r>
          <w:r w:rsidRPr="00CB75BF">
            <w:t>, 7, coz053.</w:t>
          </w:r>
        </w:p>
        <w:p w14:paraId="4B989DD6" w14:textId="28776AAF"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Dowd, W.W. &amp; Denny, M.W. (2020). A series of unfortunate events: characterizing the contingent nature of physiological extremes using long-term environmental records. </w:t>
          </w:r>
          <w:r w:rsidRPr="00CB75BF">
            <w:rPr>
              <w:i/>
              <w:iCs/>
            </w:rPr>
            <w:t>Proc</w:t>
          </w:r>
          <w:r>
            <w:rPr>
              <w:i/>
              <w:iCs/>
            </w:rPr>
            <w:t>.</w:t>
          </w:r>
          <w:r w:rsidRPr="00CB75BF">
            <w:rPr>
              <w:i/>
              <w:iCs/>
            </w:rPr>
            <w:t xml:space="preserve"> R</w:t>
          </w:r>
          <w:r>
            <w:rPr>
              <w:i/>
              <w:iCs/>
            </w:rPr>
            <w:t>.</w:t>
          </w:r>
          <w:r w:rsidRPr="00CB75BF">
            <w:rPr>
              <w:i/>
              <w:iCs/>
            </w:rPr>
            <w:t xml:space="preserve"> Soc</w:t>
          </w:r>
          <w:r>
            <w:rPr>
              <w:i/>
              <w:iCs/>
            </w:rPr>
            <w:t>.</w:t>
          </w:r>
          <w:r w:rsidRPr="00CB75BF">
            <w:rPr>
              <w:i/>
              <w:iCs/>
            </w:rPr>
            <w:t xml:space="preserve"> B</w:t>
          </w:r>
          <w:r w:rsidRPr="00CB75BF">
            <w:t>, 287, 20192333.</w:t>
          </w:r>
        </w:p>
        <w:p w14:paraId="38EC06DD"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Dowd, W.W., King, F.A. &amp; Denny, M.W. (2015). Thermal variation, thermal extremes and the physiological performance of individuals. </w:t>
          </w:r>
          <w:r w:rsidRPr="00CB75BF">
            <w:rPr>
              <w:i/>
              <w:iCs/>
            </w:rPr>
            <w:t>J. Exp. Biol.</w:t>
          </w:r>
          <w:r w:rsidRPr="00CB75BF">
            <w:t>, 218, 1956–1967.</w:t>
          </w:r>
        </w:p>
        <w:p w14:paraId="51D02A3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Foo, Y.Z., O’Dea, R.E., </w:t>
          </w:r>
          <w:proofErr w:type="spellStart"/>
          <w:r w:rsidRPr="00CB75BF">
            <w:t>Koricheva</w:t>
          </w:r>
          <w:proofErr w:type="spellEnd"/>
          <w:r w:rsidRPr="00CB75BF">
            <w:t xml:space="preserve">, J., Nakagawa, S. &amp; </w:t>
          </w:r>
          <w:proofErr w:type="spellStart"/>
          <w:r w:rsidRPr="00CB75BF">
            <w:t>Lagisz</w:t>
          </w:r>
          <w:proofErr w:type="spellEnd"/>
          <w:r w:rsidRPr="00CB75BF">
            <w:t xml:space="preserve">, M. (2021). A practical guide to question formation, systematic searching and study screening for literature reviews in ecology and evolution. </w:t>
          </w:r>
          <w:r w:rsidRPr="00CB75BF">
            <w:rPr>
              <w:i/>
              <w:iCs/>
            </w:rPr>
            <w:t xml:space="preserve">Methods Ecol. </w:t>
          </w:r>
          <w:proofErr w:type="spellStart"/>
          <w:r w:rsidRPr="00CB75BF">
            <w:rPr>
              <w:i/>
              <w:iCs/>
            </w:rPr>
            <w:t>Evol</w:t>
          </w:r>
          <w:proofErr w:type="spellEnd"/>
          <w:r w:rsidRPr="00CB75BF">
            <w:rPr>
              <w:i/>
              <w:iCs/>
            </w:rPr>
            <w:t>.</w:t>
          </w:r>
          <w:r w:rsidRPr="00CB75BF">
            <w:t>, 12, 1705–1720.</w:t>
          </w:r>
        </w:p>
        <w:p w14:paraId="39F1842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Gabriel, W. (2005). How stress selects for reversible phenotypic plasticity. </w:t>
          </w:r>
          <w:r w:rsidRPr="00CB75BF">
            <w:rPr>
              <w:i/>
              <w:iCs/>
            </w:rPr>
            <w:t xml:space="preserve">J. </w:t>
          </w:r>
          <w:proofErr w:type="spellStart"/>
          <w:r w:rsidRPr="00CB75BF">
            <w:rPr>
              <w:i/>
              <w:iCs/>
            </w:rPr>
            <w:t>Evol</w:t>
          </w:r>
          <w:proofErr w:type="spellEnd"/>
          <w:r w:rsidRPr="00CB75BF">
            <w:rPr>
              <w:i/>
              <w:iCs/>
            </w:rPr>
            <w:t>. Biol.</w:t>
          </w:r>
          <w:r w:rsidRPr="00CB75BF">
            <w:t>, 18, 873–883.</w:t>
          </w:r>
        </w:p>
        <w:p w14:paraId="0168DBFD"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Gabriel, W. (2006). Selective advantage of irreversible and reversible phenotypic plasticity. </w:t>
          </w:r>
          <w:r w:rsidRPr="00CB75BF">
            <w:rPr>
              <w:i/>
              <w:iCs/>
            </w:rPr>
            <w:t xml:space="preserve">Arch. </w:t>
          </w:r>
          <w:proofErr w:type="spellStart"/>
          <w:r w:rsidRPr="00CB75BF">
            <w:rPr>
              <w:i/>
              <w:iCs/>
            </w:rPr>
            <w:t>Hydrobiol</w:t>
          </w:r>
          <w:proofErr w:type="spellEnd"/>
          <w:r w:rsidRPr="00CB75BF">
            <w:rPr>
              <w:i/>
              <w:iCs/>
            </w:rPr>
            <w:t>.</w:t>
          </w:r>
          <w:r w:rsidRPr="00CB75BF">
            <w:t>, 167, 1–20.</w:t>
          </w:r>
        </w:p>
        <w:p w14:paraId="2ECC3561"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Ghalambor</w:t>
          </w:r>
          <w:proofErr w:type="spellEnd"/>
          <w:r w:rsidRPr="00CB75BF">
            <w:t xml:space="preserve">, C.K., McKay, J.K., Carroll, S.P. &amp; Reznick, D.N. (2007). Adaptive versus non‐adaptive phenotypic plasticity and the potential for contemporary adaptation in new environments. </w:t>
          </w:r>
          <w:proofErr w:type="spellStart"/>
          <w:r w:rsidRPr="00CB75BF">
            <w:rPr>
              <w:i/>
              <w:iCs/>
            </w:rPr>
            <w:t>Funct</w:t>
          </w:r>
          <w:proofErr w:type="spellEnd"/>
          <w:r w:rsidRPr="00CB75BF">
            <w:rPr>
              <w:i/>
              <w:iCs/>
            </w:rPr>
            <w:t>. Ecol.</w:t>
          </w:r>
          <w:r w:rsidRPr="00CB75BF">
            <w:t>, 21, 394–407.</w:t>
          </w:r>
        </w:p>
        <w:p w14:paraId="6B28941E" w14:textId="596D926E"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Grafen</w:t>
          </w:r>
          <w:proofErr w:type="spellEnd"/>
          <w:r w:rsidRPr="00CB75BF">
            <w:t xml:space="preserve">, A. (1989). The phylogenetic regression. </w:t>
          </w:r>
          <w:r w:rsidRPr="00CB75BF">
            <w:rPr>
              <w:i/>
              <w:iCs/>
            </w:rPr>
            <w:t xml:space="preserve">Phil. Trans. R. Soc. </w:t>
          </w:r>
          <w:r w:rsidR="00390747">
            <w:rPr>
              <w:i/>
              <w:iCs/>
            </w:rPr>
            <w:t>B</w:t>
          </w:r>
          <w:r w:rsidRPr="00CB75BF">
            <w:t>, 326, 119–157.</w:t>
          </w:r>
        </w:p>
        <w:p w14:paraId="0EC72BFD"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Guderley</w:t>
          </w:r>
          <w:proofErr w:type="spellEnd"/>
          <w:r w:rsidRPr="00CB75BF">
            <w:t xml:space="preserve">, H. (2004). Metabolic responses to low temperature in fish muscle. </w:t>
          </w:r>
          <w:r w:rsidRPr="00CB75BF">
            <w:rPr>
              <w:i/>
              <w:iCs/>
            </w:rPr>
            <w:t>Biol. Rev.</w:t>
          </w:r>
          <w:r w:rsidRPr="00CB75BF">
            <w:t>, 79, 409–427.</w:t>
          </w:r>
        </w:p>
        <w:p w14:paraId="09EF4621"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Higgins, J.P.T., White, I.R. &amp; Anzures‐Cabrera, J. (2008). Meta‐analysis of skewed data: Combining results reported on log‐transformed or raw scales. </w:t>
          </w:r>
          <w:r w:rsidRPr="00CB75BF">
            <w:rPr>
              <w:i/>
              <w:iCs/>
            </w:rPr>
            <w:t>Stat. Med.</w:t>
          </w:r>
          <w:r w:rsidRPr="00CB75BF">
            <w:t>, 27, 6072–6092.</w:t>
          </w:r>
        </w:p>
        <w:p w14:paraId="3B6222D3" w14:textId="1E733500"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Huey, R.B., Kearney, M.R., </w:t>
          </w:r>
          <w:proofErr w:type="spellStart"/>
          <w:r w:rsidRPr="00CB75BF">
            <w:t>Krockenberger</w:t>
          </w:r>
          <w:proofErr w:type="spellEnd"/>
          <w:r w:rsidRPr="00CB75BF">
            <w:t xml:space="preserve">, A., Holtum, J.A.M., Jess, M. &amp; Williams, S.E. (2012). Predicting organismal vulnerability to climate warming: Roles of behaviour, physiology and adaptation. </w:t>
          </w:r>
          <w:r w:rsidRPr="00CB75BF">
            <w:rPr>
              <w:i/>
              <w:iCs/>
            </w:rPr>
            <w:t>Phil. Trans. R. Soc. B</w:t>
          </w:r>
          <w:r w:rsidRPr="00CB75BF">
            <w:t>, 367, 1665–1679.</w:t>
          </w:r>
        </w:p>
        <w:p w14:paraId="3EDED364"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Huey, R.B. &amp; Kingsolver, J.G. (1989). Evolution of thermal sensitivity of ectotherm performance. </w:t>
          </w:r>
          <w:r w:rsidRPr="00CB75BF">
            <w:rPr>
              <w:i/>
              <w:iCs/>
            </w:rPr>
            <w:t xml:space="preserve">Trends Ecol. </w:t>
          </w:r>
          <w:proofErr w:type="spellStart"/>
          <w:r w:rsidRPr="00CB75BF">
            <w:rPr>
              <w:i/>
              <w:iCs/>
            </w:rPr>
            <w:t>Evol</w:t>
          </w:r>
          <w:proofErr w:type="spellEnd"/>
          <w:r w:rsidRPr="00CB75BF">
            <w:rPr>
              <w:i/>
              <w:iCs/>
            </w:rPr>
            <w:t>.</w:t>
          </w:r>
          <w:r w:rsidRPr="00CB75BF">
            <w:t>, 4, 131–135.</w:t>
          </w:r>
        </w:p>
        <w:p w14:paraId="05607BE6"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IPCC. (2023). </w:t>
          </w:r>
          <w:r w:rsidRPr="00CB75BF">
            <w:rPr>
              <w:i/>
              <w:iCs/>
            </w:rPr>
            <w:t>Climate Change 2023: Synthesis Report. Contribution of Working Groups I, II and III to the Sixth Assessment Report of the Intergovernmental Panel on Climate Change</w:t>
          </w:r>
          <w:r w:rsidRPr="00CB75BF">
            <w:t>. IPCC, Geneva, Switzerland.</w:t>
          </w:r>
        </w:p>
        <w:p w14:paraId="617DCE7D" w14:textId="7E09530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Jacob, S., Dupont, L., </w:t>
          </w:r>
          <w:proofErr w:type="spellStart"/>
          <w:r w:rsidRPr="00CB75BF">
            <w:t>Haegeman</w:t>
          </w:r>
          <w:proofErr w:type="spellEnd"/>
          <w:r w:rsidRPr="00CB75BF">
            <w:t xml:space="preserve">, B., Thierry, M., Campana, J.L.M., Legrand, D., </w:t>
          </w:r>
          <w:r w:rsidRPr="00CB75BF">
            <w:rPr>
              <w:i/>
              <w:iCs/>
            </w:rPr>
            <w:t>et al.</w:t>
          </w:r>
          <w:r w:rsidRPr="00CB75BF">
            <w:t xml:space="preserve"> (2024). Phenotypic plasticity and the effects of thermal fluctuations on specialists and generalists. </w:t>
          </w:r>
          <w:r w:rsidRPr="00CB75BF">
            <w:rPr>
              <w:i/>
              <w:iCs/>
            </w:rPr>
            <w:t>Proc</w:t>
          </w:r>
          <w:r w:rsidR="00390747">
            <w:rPr>
              <w:i/>
              <w:iCs/>
            </w:rPr>
            <w:t>.</w:t>
          </w:r>
          <w:r w:rsidRPr="00CB75BF">
            <w:rPr>
              <w:i/>
              <w:iCs/>
            </w:rPr>
            <w:t xml:space="preserve"> R</w:t>
          </w:r>
          <w:r w:rsidR="00390747">
            <w:rPr>
              <w:i/>
              <w:iCs/>
            </w:rPr>
            <w:t>.</w:t>
          </w:r>
          <w:r w:rsidRPr="00CB75BF">
            <w:rPr>
              <w:i/>
              <w:iCs/>
            </w:rPr>
            <w:t xml:space="preserve"> Soc</w:t>
          </w:r>
          <w:r w:rsidR="00390747">
            <w:rPr>
              <w:i/>
              <w:iCs/>
            </w:rPr>
            <w:t>. B</w:t>
          </w:r>
          <w:r w:rsidRPr="00CB75BF">
            <w:t>, 291, 20240256.</w:t>
          </w:r>
        </w:p>
        <w:p w14:paraId="32678A7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Lattin, C.R. &amp; Kelly, T.R. (2020). Glucocorticoid negative feedback as a potential mediator of trade-offs between reproduction and survival. </w:t>
          </w:r>
          <w:r w:rsidRPr="00CB75BF">
            <w:rPr>
              <w:i/>
              <w:iCs/>
            </w:rPr>
            <w:t>Gen. Comp. Endocrinol.</w:t>
          </w:r>
          <w:r w:rsidRPr="00CB75BF">
            <w:t>, 286, 113301.</w:t>
          </w:r>
        </w:p>
        <w:p w14:paraId="4938F1FE"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Leung, C., Rescan, M., </w:t>
          </w:r>
          <w:proofErr w:type="spellStart"/>
          <w:r w:rsidRPr="00CB75BF">
            <w:t>Grulois</w:t>
          </w:r>
          <w:proofErr w:type="spellEnd"/>
          <w:r w:rsidRPr="00CB75BF">
            <w:t xml:space="preserve">, D. &amp; Chevin, L.M. (2020). Reduced phenotypic plasticity evolves in less predictable environments. </w:t>
          </w:r>
          <w:r w:rsidRPr="00CB75BF">
            <w:rPr>
              <w:i/>
              <w:iCs/>
            </w:rPr>
            <w:t>Ecol. Lett.</w:t>
          </w:r>
          <w:r w:rsidRPr="00CB75BF">
            <w:t>, 23, 1664–1672.</w:t>
          </w:r>
        </w:p>
        <w:p w14:paraId="28A87E88"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Loughland</w:t>
          </w:r>
          <w:proofErr w:type="spellEnd"/>
          <w:r w:rsidRPr="00CB75BF">
            <w:t xml:space="preserve">, I., Little, A. &amp; Seebacher, F. (2021). DNA methyltransferase 3a mediates developmental thermal plasticity. </w:t>
          </w:r>
          <w:r w:rsidRPr="00CB75BF">
            <w:rPr>
              <w:i/>
              <w:iCs/>
            </w:rPr>
            <w:t>BMC Biol.</w:t>
          </w:r>
          <w:r w:rsidRPr="00CB75BF">
            <w:t>, 19, 11.</w:t>
          </w:r>
        </w:p>
        <w:p w14:paraId="630AF867"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acartney, E.L., </w:t>
          </w:r>
          <w:proofErr w:type="spellStart"/>
          <w:r w:rsidRPr="00CB75BF">
            <w:t>Lagisz</w:t>
          </w:r>
          <w:proofErr w:type="spellEnd"/>
          <w:r w:rsidRPr="00CB75BF">
            <w:t xml:space="preserve">, M. &amp; Nakagawa, S. (2022). The relative benefits of environmental enrichment on learning and memory are greater when stressed: A meta-analysis of interactions in rodents. </w:t>
          </w:r>
          <w:proofErr w:type="spellStart"/>
          <w:r w:rsidRPr="00CB75BF">
            <w:rPr>
              <w:i/>
              <w:iCs/>
            </w:rPr>
            <w:t>Neurosci</w:t>
          </w:r>
          <w:proofErr w:type="spellEnd"/>
          <w:r w:rsidRPr="00CB75BF">
            <w:rPr>
              <w:i/>
              <w:iCs/>
            </w:rPr>
            <w:t xml:space="preserve">. </w:t>
          </w:r>
          <w:proofErr w:type="spellStart"/>
          <w:r w:rsidRPr="00CB75BF">
            <w:rPr>
              <w:i/>
              <w:iCs/>
            </w:rPr>
            <w:t>Biobehav</w:t>
          </w:r>
          <w:proofErr w:type="spellEnd"/>
          <w:r w:rsidRPr="00CB75BF">
            <w:rPr>
              <w:i/>
              <w:iCs/>
            </w:rPr>
            <w:t>. Rev.</w:t>
          </w:r>
          <w:r w:rsidRPr="00CB75BF">
            <w:t>, 135, 104554.</w:t>
          </w:r>
        </w:p>
        <w:p w14:paraId="36E86ED2" w14:textId="6ED61A58"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arshall, K.E., Anderson, K.M., Brown, N.E.M., </w:t>
          </w:r>
          <w:proofErr w:type="spellStart"/>
          <w:r w:rsidRPr="00CB75BF">
            <w:t>Dytnerski</w:t>
          </w:r>
          <w:proofErr w:type="spellEnd"/>
          <w:r w:rsidRPr="00CB75BF">
            <w:t xml:space="preserve">, J.K., Flynn, K.L., Bernhardt, J.R., </w:t>
          </w:r>
          <w:r w:rsidRPr="00CB75BF">
            <w:rPr>
              <w:i/>
              <w:iCs/>
            </w:rPr>
            <w:t>et al.</w:t>
          </w:r>
          <w:r w:rsidRPr="00CB75BF">
            <w:t xml:space="preserve"> (2021). Whole-organism responses to constant temperatures do not predict responses to variable temperatures in the ecosystem engineer,</w:t>
          </w:r>
          <w:r w:rsidR="00390747">
            <w:t xml:space="preserve"> </w:t>
          </w:r>
          <w:r w:rsidRPr="00390747">
            <w:rPr>
              <w:i/>
              <w:iCs/>
            </w:rPr>
            <w:t xml:space="preserve">Mytilus </w:t>
          </w:r>
          <w:proofErr w:type="spellStart"/>
          <w:r w:rsidRPr="00390747">
            <w:rPr>
              <w:i/>
              <w:iCs/>
            </w:rPr>
            <w:t>trossulus</w:t>
          </w:r>
          <w:proofErr w:type="spellEnd"/>
          <w:r w:rsidRPr="00CB75BF">
            <w:t xml:space="preserve">. </w:t>
          </w:r>
          <w:r w:rsidRPr="00CB75BF">
            <w:rPr>
              <w:i/>
              <w:iCs/>
            </w:rPr>
            <w:t>Proc. R. Soc. B</w:t>
          </w:r>
          <w:r w:rsidRPr="00CB75BF">
            <w:t>, 288, 20202968.</w:t>
          </w:r>
        </w:p>
        <w:p w14:paraId="0DF03B3E"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lastRenderedPageBreak/>
            <w:t>Michonneau</w:t>
          </w:r>
          <w:proofErr w:type="spellEnd"/>
          <w:r w:rsidRPr="00CB75BF">
            <w:t xml:space="preserve">, F., Brown, J.W. &amp; Winter, D.J. (2016). rotl: an R package to interact with the Open Tree of Life data. </w:t>
          </w:r>
          <w:r w:rsidRPr="00CB75BF">
            <w:rPr>
              <w:i/>
              <w:iCs/>
            </w:rPr>
            <w:t xml:space="preserve">Methods Ecol. </w:t>
          </w:r>
          <w:proofErr w:type="spellStart"/>
          <w:r w:rsidRPr="00CB75BF">
            <w:rPr>
              <w:i/>
              <w:iCs/>
            </w:rPr>
            <w:t>Evol</w:t>
          </w:r>
          <w:proofErr w:type="spellEnd"/>
          <w:r w:rsidRPr="00CB75BF">
            <w:rPr>
              <w:i/>
              <w:iCs/>
            </w:rPr>
            <w:t>.</w:t>
          </w:r>
          <w:r w:rsidRPr="00CB75BF">
            <w:t>, 7, 1476–1481.</w:t>
          </w:r>
        </w:p>
        <w:p w14:paraId="541D81E7"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oher, D., </w:t>
          </w:r>
          <w:proofErr w:type="spellStart"/>
          <w:r w:rsidRPr="00CB75BF">
            <w:t>Shamseer</w:t>
          </w:r>
          <w:proofErr w:type="spellEnd"/>
          <w:r w:rsidRPr="00CB75BF">
            <w:t xml:space="preserve">, L., Clarke, M., Ghersi, D., Liberati, A., Petticrew, M., </w:t>
          </w:r>
          <w:r w:rsidRPr="00CB75BF">
            <w:rPr>
              <w:i/>
              <w:iCs/>
            </w:rPr>
            <w:t>et al.</w:t>
          </w:r>
          <w:r w:rsidRPr="00CB75BF">
            <w:t xml:space="preserve"> (2015). Preferred reporting items for systematic review and meta-analysis protocols (PRISMA-P) 2015 statement. </w:t>
          </w:r>
          <w:r w:rsidRPr="00CB75BF">
            <w:rPr>
              <w:i/>
              <w:iCs/>
            </w:rPr>
            <w:t>Syst. Rev.</w:t>
          </w:r>
          <w:r w:rsidRPr="00CB75BF">
            <w:t>, 4, 1–9.</w:t>
          </w:r>
        </w:p>
        <w:p w14:paraId="0B0D6698"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organ, R.L., Whaley, P., Thayer, K.A. &amp; </w:t>
          </w:r>
          <w:proofErr w:type="spellStart"/>
          <w:r w:rsidRPr="00CB75BF">
            <w:t>Schünemann</w:t>
          </w:r>
          <w:proofErr w:type="spellEnd"/>
          <w:r w:rsidRPr="00CB75BF">
            <w:t xml:space="preserve">, H.J. (2018). Identifying the PECO: A framework for formulating good questions to explore the association of environmental and other exposures with health outcomes. </w:t>
          </w:r>
          <w:r w:rsidRPr="00CB75BF">
            <w:rPr>
              <w:i/>
              <w:iCs/>
            </w:rPr>
            <w:t>Environ. Int.</w:t>
          </w:r>
          <w:r w:rsidRPr="00CB75BF">
            <w:t>, 121, 1027–1031.</w:t>
          </w:r>
        </w:p>
        <w:p w14:paraId="1C25895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urray, K.O., Clanton, T.L. &amp; Horowitz, M. (2022). Epigenetic responses to heat: From adaptation to maladaptation. </w:t>
          </w:r>
          <w:r w:rsidRPr="00CB75BF">
            <w:rPr>
              <w:i/>
              <w:iCs/>
            </w:rPr>
            <w:t xml:space="preserve">Exp </w:t>
          </w:r>
          <w:proofErr w:type="spellStart"/>
          <w:r w:rsidRPr="00CB75BF">
            <w:rPr>
              <w:i/>
              <w:iCs/>
            </w:rPr>
            <w:t>Physiol</w:t>
          </w:r>
          <w:proofErr w:type="spellEnd"/>
          <w:r w:rsidRPr="00CB75BF">
            <w:t>, 107, 1144–1158.</w:t>
          </w:r>
        </w:p>
        <w:p w14:paraId="6713C52B"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w:t>
          </w:r>
          <w:proofErr w:type="spellStart"/>
          <w:r w:rsidRPr="00CB75BF">
            <w:t>Lagisz</w:t>
          </w:r>
          <w:proofErr w:type="spellEnd"/>
          <w:r w:rsidRPr="00CB75BF">
            <w:t xml:space="preserve">, M., </w:t>
          </w:r>
          <w:proofErr w:type="spellStart"/>
          <w:r w:rsidRPr="00CB75BF">
            <w:t>Jennions</w:t>
          </w:r>
          <w:proofErr w:type="spellEnd"/>
          <w:r w:rsidRPr="00CB75BF">
            <w:t xml:space="preserve">, M.D., </w:t>
          </w:r>
          <w:proofErr w:type="spellStart"/>
          <w:r w:rsidRPr="00CB75BF">
            <w:t>Koricheva</w:t>
          </w:r>
          <w:proofErr w:type="spellEnd"/>
          <w:r w:rsidRPr="00CB75BF">
            <w:t xml:space="preserve">, J., Noble, D.W.A., Parker, T.H., </w:t>
          </w:r>
          <w:r w:rsidRPr="00CB75BF">
            <w:rPr>
              <w:i/>
              <w:iCs/>
            </w:rPr>
            <w:t>et al.</w:t>
          </w:r>
          <w:r w:rsidRPr="00CB75BF">
            <w:t xml:space="preserve"> (2022a). Methods for testing publication bias in ecological and evolutionary meta‐analyses. </w:t>
          </w:r>
          <w:r w:rsidRPr="00CB75BF">
            <w:rPr>
              <w:i/>
              <w:iCs/>
            </w:rPr>
            <w:t xml:space="preserve">Methods Ecol. </w:t>
          </w:r>
          <w:proofErr w:type="spellStart"/>
          <w:r w:rsidRPr="00CB75BF">
            <w:rPr>
              <w:i/>
              <w:iCs/>
            </w:rPr>
            <w:t>Evol</w:t>
          </w:r>
          <w:proofErr w:type="spellEnd"/>
          <w:r w:rsidRPr="00CB75BF">
            <w:rPr>
              <w:i/>
              <w:iCs/>
            </w:rPr>
            <w:t>.</w:t>
          </w:r>
          <w:r w:rsidRPr="00CB75BF">
            <w:t>, 13, 4–21.</w:t>
          </w:r>
        </w:p>
        <w:p w14:paraId="7C8003A5"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w:t>
          </w:r>
          <w:proofErr w:type="spellStart"/>
          <w:r w:rsidRPr="00CB75BF">
            <w:t>Lagisz</w:t>
          </w:r>
          <w:proofErr w:type="spellEnd"/>
          <w:r w:rsidRPr="00CB75BF">
            <w:t xml:space="preserve">, M., O’Dea, R.E., Pottier, P., Rutkowska, J., Senior, A.M., </w:t>
          </w:r>
          <w:r w:rsidRPr="00CB75BF">
            <w:rPr>
              <w:i/>
              <w:iCs/>
            </w:rPr>
            <w:t>et al.</w:t>
          </w:r>
          <w:r w:rsidRPr="00CB75BF">
            <w:t xml:space="preserve"> (2023). </w:t>
          </w:r>
          <w:proofErr w:type="spellStart"/>
          <w:r w:rsidRPr="00CB75BF">
            <w:t>orchaRd</w:t>
          </w:r>
          <w:proofErr w:type="spellEnd"/>
          <w:r w:rsidRPr="00CB75BF">
            <w:t xml:space="preserve"> 2.0: An R package for visualising meta‐analyses with orchard plots. </w:t>
          </w:r>
          <w:r w:rsidRPr="00CB75BF">
            <w:rPr>
              <w:i/>
              <w:iCs/>
            </w:rPr>
            <w:t xml:space="preserve">Methods Ecol. </w:t>
          </w:r>
          <w:proofErr w:type="spellStart"/>
          <w:r w:rsidRPr="00CB75BF">
            <w:rPr>
              <w:i/>
              <w:iCs/>
            </w:rPr>
            <w:t>Evol</w:t>
          </w:r>
          <w:proofErr w:type="spellEnd"/>
          <w:r w:rsidRPr="00CB75BF">
            <w:rPr>
              <w:i/>
              <w:iCs/>
            </w:rPr>
            <w:t>.</w:t>
          </w:r>
          <w:r w:rsidRPr="00CB75BF">
            <w:t>, 14, 2003–2010.</w:t>
          </w:r>
        </w:p>
        <w:p w14:paraId="5618C8E7"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Noble, D.W.A., Senior, A.M. &amp; </w:t>
          </w:r>
          <w:proofErr w:type="spellStart"/>
          <w:r w:rsidRPr="00CB75BF">
            <w:t>Lagisz</w:t>
          </w:r>
          <w:proofErr w:type="spellEnd"/>
          <w:r w:rsidRPr="00CB75BF">
            <w:t xml:space="preserve">, M. (2017). Meta-evaluation of meta-analysis: Ten appraisal questions for biologists. </w:t>
          </w:r>
          <w:r w:rsidRPr="00CB75BF">
            <w:rPr>
              <w:i/>
              <w:iCs/>
            </w:rPr>
            <w:t>BMC Biol.</w:t>
          </w:r>
          <w:r w:rsidRPr="00CB75BF">
            <w:t>, 15, 18.</w:t>
          </w:r>
        </w:p>
        <w:p w14:paraId="0FE0186B"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amp; Santos, E.S.A. (2012). Methodological issues and advances in biological meta-analysis. </w:t>
          </w:r>
          <w:proofErr w:type="spellStart"/>
          <w:r w:rsidRPr="00CB75BF">
            <w:rPr>
              <w:i/>
              <w:iCs/>
            </w:rPr>
            <w:t>Evol</w:t>
          </w:r>
          <w:proofErr w:type="spellEnd"/>
          <w:r w:rsidRPr="00CB75BF">
            <w:rPr>
              <w:i/>
              <w:iCs/>
            </w:rPr>
            <w:t>. Ecol.</w:t>
          </w:r>
          <w:r w:rsidRPr="00CB75BF">
            <w:t>, 26, 1253–1274.</w:t>
          </w:r>
        </w:p>
        <w:p w14:paraId="231573D3"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Senior, A.M., </w:t>
          </w:r>
          <w:proofErr w:type="spellStart"/>
          <w:r w:rsidRPr="00CB75BF">
            <w:t>Viechtbauer</w:t>
          </w:r>
          <w:proofErr w:type="spellEnd"/>
          <w:r w:rsidRPr="00CB75BF">
            <w:t xml:space="preserve">, W. &amp; Noble, D.W.A. (2022b). An assessment of statistical methods for non-independent data in ecological meta-analyses: Comment. </w:t>
          </w:r>
          <w:r w:rsidRPr="00CB75BF">
            <w:rPr>
              <w:i/>
              <w:iCs/>
            </w:rPr>
            <w:t>Ecology</w:t>
          </w:r>
          <w:r w:rsidRPr="00CB75BF">
            <w:t>, 103, e03490.</w:t>
          </w:r>
        </w:p>
        <w:p w14:paraId="09092CEA" w14:textId="0574E880"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Noble, D.W.A., </w:t>
          </w:r>
          <w:proofErr w:type="spellStart"/>
          <w:r w:rsidRPr="00CB75BF">
            <w:t>Lagisz</w:t>
          </w:r>
          <w:proofErr w:type="spellEnd"/>
          <w:r w:rsidRPr="00CB75BF">
            <w:t>, M., O’</w:t>
          </w:r>
          <w:r w:rsidR="00BE2659">
            <w:t>D</w:t>
          </w:r>
          <w:r w:rsidRPr="00CB75BF">
            <w:t xml:space="preserve">ea, R.E. &amp; Nakagawa, S. (2017). Non-independence and sensitivity analyses in ecological and evolutionary meta‐analyses. </w:t>
          </w:r>
          <w:r w:rsidRPr="00CB75BF">
            <w:rPr>
              <w:i/>
              <w:iCs/>
            </w:rPr>
            <w:t>Mol. Ecol.</w:t>
          </w:r>
          <w:r w:rsidRPr="00CB75BF">
            <w:t>, 26, 2410–2425.</w:t>
          </w:r>
        </w:p>
        <w:p w14:paraId="400CB685" w14:textId="7108216E"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oble, D.W.A., Pottier, P., </w:t>
          </w:r>
          <w:proofErr w:type="spellStart"/>
          <w:r w:rsidRPr="00CB75BF">
            <w:t>Lagisz</w:t>
          </w:r>
          <w:proofErr w:type="spellEnd"/>
          <w:r w:rsidRPr="00CB75BF">
            <w:t xml:space="preserve">, M., Burke, S., </w:t>
          </w:r>
          <w:proofErr w:type="spellStart"/>
          <w:r w:rsidRPr="00CB75BF">
            <w:t>Drobniak</w:t>
          </w:r>
          <w:proofErr w:type="spellEnd"/>
          <w:r w:rsidRPr="00CB75BF">
            <w:t xml:space="preserve">, S.M., O’Dea, R.E., </w:t>
          </w:r>
          <w:r w:rsidRPr="00CB75BF">
            <w:rPr>
              <w:i/>
              <w:iCs/>
            </w:rPr>
            <w:t>et al.</w:t>
          </w:r>
          <w:r w:rsidRPr="00CB75BF">
            <w:t xml:space="preserve"> (2022). Meta-analytic approaches and effect sizes to account for ‘nuisance heterogeneity’</w:t>
          </w:r>
          <w:r w:rsidR="00BE2659">
            <w:t xml:space="preserve"> </w:t>
          </w:r>
          <w:r w:rsidRPr="00CB75BF">
            <w:t xml:space="preserve">in comparative physiology. </w:t>
          </w:r>
          <w:r w:rsidRPr="00CB75BF">
            <w:rPr>
              <w:i/>
              <w:iCs/>
            </w:rPr>
            <w:t>J. Exp. Biol.</w:t>
          </w:r>
          <w:r w:rsidRPr="00CB75BF">
            <w:t>, 225, jeb243225.</w:t>
          </w:r>
        </w:p>
        <w:p w14:paraId="42C2D7EB"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oble, D.W.A., Stenhouse, V. &amp; Schwanz, L.E. (2018). Developmental temperatures and phenotypic plasticity in reptiles: A systematic review and meta‐analysis. </w:t>
          </w:r>
          <w:r w:rsidRPr="00CB75BF">
            <w:rPr>
              <w:i/>
              <w:iCs/>
            </w:rPr>
            <w:t>Biol. Rev.</w:t>
          </w:r>
          <w:r w:rsidRPr="00CB75BF">
            <w:t>, 93, 72–97.</w:t>
          </w:r>
        </w:p>
        <w:p w14:paraId="47E236C6" w14:textId="3465ECA1"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O’Connor, M.I., Pennell, M.W., Altermatt, F., Matthews, B., </w:t>
          </w:r>
          <w:proofErr w:type="spellStart"/>
          <w:r w:rsidRPr="00CB75BF">
            <w:t>Melián</w:t>
          </w:r>
          <w:proofErr w:type="spellEnd"/>
          <w:r w:rsidRPr="00CB75BF">
            <w:t>, C.J. &amp; Gonzalez, A. (2019). Principl</w:t>
          </w:r>
          <w:r w:rsidR="00BE2659" w:rsidRPr="00CB75BF">
            <w:t>es of ecology revisited: integrating information and ecological theories for a more unified sc</w:t>
          </w:r>
          <w:r w:rsidRPr="00CB75BF">
            <w:t xml:space="preserve">ience. </w:t>
          </w:r>
          <w:r w:rsidRPr="00CB75BF">
            <w:rPr>
              <w:i/>
              <w:iCs/>
            </w:rPr>
            <w:t xml:space="preserve">Front. Ecol. </w:t>
          </w:r>
          <w:proofErr w:type="spellStart"/>
          <w:r w:rsidRPr="00CB75BF">
            <w:rPr>
              <w:i/>
              <w:iCs/>
            </w:rPr>
            <w:t>Evol</w:t>
          </w:r>
          <w:proofErr w:type="spellEnd"/>
          <w:r w:rsidRPr="00CB75BF">
            <w:rPr>
              <w:i/>
              <w:iCs/>
            </w:rPr>
            <w:t>.</w:t>
          </w:r>
          <w:r w:rsidRPr="00CB75BF">
            <w:t>, 7, 219.</w:t>
          </w:r>
        </w:p>
        <w:p w14:paraId="4C5C330E"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O’Dea, R.E., </w:t>
          </w:r>
          <w:proofErr w:type="spellStart"/>
          <w:r w:rsidRPr="00CB75BF">
            <w:t>Lagisz</w:t>
          </w:r>
          <w:proofErr w:type="spellEnd"/>
          <w:r w:rsidRPr="00CB75BF">
            <w:t xml:space="preserve">, M., </w:t>
          </w:r>
          <w:proofErr w:type="spellStart"/>
          <w:r w:rsidRPr="00CB75BF">
            <w:t>Jennions</w:t>
          </w:r>
          <w:proofErr w:type="spellEnd"/>
          <w:r w:rsidRPr="00CB75BF">
            <w:t xml:space="preserve">, M.D., </w:t>
          </w:r>
          <w:proofErr w:type="spellStart"/>
          <w:r w:rsidRPr="00CB75BF">
            <w:t>Koricheva</w:t>
          </w:r>
          <w:proofErr w:type="spellEnd"/>
          <w:r w:rsidRPr="00CB75BF">
            <w:t xml:space="preserve">, J., Noble, D.W.A., Parker, T.H., </w:t>
          </w:r>
          <w:r w:rsidRPr="00CB75BF">
            <w:rPr>
              <w:i/>
              <w:iCs/>
            </w:rPr>
            <w:t>et al.</w:t>
          </w:r>
          <w:r w:rsidRPr="00CB75BF">
            <w:t xml:space="preserve"> (2021). Preferred reporting items for systematic reviews and meta‐analyses in ecology and evolutionary biology: A PRISMA extension. </w:t>
          </w:r>
          <w:r w:rsidRPr="00CB75BF">
            <w:rPr>
              <w:i/>
              <w:iCs/>
            </w:rPr>
            <w:t>Biol. Rev.</w:t>
          </w:r>
          <w:r w:rsidRPr="00CB75BF">
            <w:t>, 96, 1695–1722.</w:t>
          </w:r>
        </w:p>
        <w:p w14:paraId="081F73DC"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Ouzzani</w:t>
          </w:r>
          <w:proofErr w:type="spellEnd"/>
          <w:r w:rsidRPr="00CB75BF">
            <w:t xml:space="preserve">, M., Hammady, H., Fedorowicz, Z. &amp; </w:t>
          </w:r>
          <w:proofErr w:type="spellStart"/>
          <w:r w:rsidRPr="00CB75BF">
            <w:t>Elmagarmid</w:t>
          </w:r>
          <w:proofErr w:type="spellEnd"/>
          <w:r w:rsidRPr="00CB75BF">
            <w:t xml:space="preserve">, A. (2016). Rayyan - A web and mobile app for systematic reviews. </w:t>
          </w:r>
          <w:r w:rsidRPr="00CB75BF">
            <w:rPr>
              <w:i/>
              <w:iCs/>
            </w:rPr>
            <w:t>Syst. Rev.</w:t>
          </w:r>
          <w:r w:rsidRPr="00CB75BF">
            <w:t>, 5, 210.</w:t>
          </w:r>
        </w:p>
        <w:p w14:paraId="39AC753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Paradis, E. &amp; Schliep, K. (2018). ape 5.0: an environment for modern phylogenetics and evolutionary analyses in R. </w:t>
          </w:r>
          <w:r w:rsidRPr="00CB75BF">
            <w:rPr>
              <w:i/>
              <w:iCs/>
            </w:rPr>
            <w:t>Bioinformatics</w:t>
          </w:r>
          <w:r w:rsidRPr="00CB75BF">
            <w:t>, 35, 526–528.</w:t>
          </w:r>
        </w:p>
        <w:p w14:paraId="281ABFD0"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Pfab, F., Gabriel, W. &amp; Utz, M. (2016). Reversible phenotypic plasticity with continuous adaptation. </w:t>
          </w:r>
          <w:r w:rsidRPr="00CB75BF">
            <w:rPr>
              <w:i/>
              <w:iCs/>
            </w:rPr>
            <w:t>J. Math. Biol.</w:t>
          </w:r>
          <w:r w:rsidRPr="00CB75BF">
            <w:t>, 72, 435–466.</w:t>
          </w:r>
        </w:p>
        <w:p w14:paraId="253D64CF" w14:textId="1F5B1A6E"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Pick, J.L., Nakagawa, S. &amp; Noble, D.W.A. (2019). Reproducible, flexible and high‐throughput data extraction from primary literature: The </w:t>
          </w:r>
          <w:proofErr w:type="spellStart"/>
          <w:r w:rsidRPr="00CB75BF">
            <w:t>metaDigitise</w:t>
          </w:r>
          <w:proofErr w:type="spellEnd"/>
          <w:r w:rsidRPr="00CB75BF">
            <w:t xml:space="preserve"> </w:t>
          </w:r>
          <w:r w:rsidR="00632666">
            <w:t>R</w:t>
          </w:r>
          <w:r w:rsidRPr="00CB75BF">
            <w:t xml:space="preserve"> package. </w:t>
          </w:r>
          <w:r w:rsidRPr="00CB75BF">
            <w:rPr>
              <w:i/>
              <w:iCs/>
            </w:rPr>
            <w:t xml:space="preserve">Methods Ecol. </w:t>
          </w:r>
          <w:proofErr w:type="spellStart"/>
          <w:r w:rsidRPr="00CB75BF">
            <w:rPr>
              <w:i/>
              <w:iCs/>
            </w:rPr>
            <w:t>Evol</w:t>
          </w:r>
          <w:proofErr w:type="spellEnd"/>
          <w:r w:rsidRPr="00CB75BF">
            <w:rPr>
              <w:i/>
              <w:iCs/>
            </w:rPr>
            <w:t>.</w:t>
          </w:r>
          <w:r w:rsidRPr="00CB75BF">
            <w:t>, 10, 426–431.</w:t>
          </w:r>
        </w:p>
        <w:p w14:paraId="3F510F4C"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Pottier, P., Burke, S., </w:t>
          </w:r>
          <w:proofErr w:type="spellStart"/>
          <w:r w:rsidRPr="00CB75BF">
            <w:t>Drobniak</w:t>
          </w:r>
          <w:proofErr w:type="spellEnd"/>
          <w:r w:rsidRPr="00CB75BF">
            <w:t xml:space="preserve">, S.M., </w:t>
          </w:r>
          <w:proofErr w:type="spellStart"/>
          <w:r w:rsidRPr="00CB75BF">
            <w:t>Lagisz</w:t>
          </w:r>
          <w:proofErr w:type="spellEnd"/>
          <w:r w:rsidRPr="00CB75BF">
            <w:t xml:space="preserve">, M. &amp; Nakagawa, S. (2021). Sexual (in) equality? A meta‐analysis of sex differences in thermal acclimation capacity across ectotherms. </w:t>
          </w:r>
          <w:proofErr w:type="spellStart"/>
          <w:r w:rsidRPr="00CB75BF">
            <w:rPr>
              <w:i/>
              <w:iCs/>
            </w:rPr>
            <w:t>Funct</w:t>
          </w:r>
          <w:proofErr w:type="spellEnd"/>
          <w:r w:rsidRPr="00CB75BF">
            <w:rPr>
              <w:i/>
              <w:iCs/>
            </w:rPr>
            <w:t>. Ecol.</w:t>
          </w:r>
          <w:r w:rsidRPr="00CB75BF">
            <w:t>, 35, 2663–2678.</w:t>
          </w:r>
        </w:p>
        <w:p w14:paraId="23C4B5F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Pustejovsky, J.E. (2018). Using response ratios for meta-</w:t>
          </w:r>
          <w:proofErr w:type="spellStart"/>
          <w:r w:rsidRPr="00CB75BF">
            <w:t>analyzing</w:t>
          </w:r>
          <w:proofErr w:type="spellEnd"/>
          <w:r w:rsidRPr="00CB75BF">
            <w:t xml:space="preserve"> single-case designs with </w:t>
          </w:r>
          <w:proofErr w:type="spellStart"/>
          <w:r w:rsidRPr="00CB75BF">
            <w:t>behavioral</w:t>
          </w:r>
          <w:proofErr w:type="spellEnd"/>
          <w:r w:rsidRPr="00CB75BF">
            <w:t xml:space="preserve"> outcomes. </w:t>
          </w:r>
          <w:r w:rsidRPr="00CB75BF">
            <w:rPr>
              <w:i/>
              <w:iCs/>
            </w:rPr>
            <w:t>J. Sch. Psychol.</w:t>
          </w:r>
          <w:r w:rsidRPr="00CB75BF">
            <w:t>, 68, 99–112.</w:t>
          </w:r>
        </w:p>
        <w:p w14:paraId="4C86B3E1"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Quinn, G.P. &amp; Keough, M.J. (2002). </w:t>
          </w:r>
          <w:r w:rsidRPr="00CB75BF">
            <w:rPr>
              <w:i/>
              <w:iCs/>
            </w:rPr>
            <w:t>Experimental design and data analysis for biologists</w:t>
          </w:r>
          <w:r w:rsidRPr="00CB75BF">
            <w:t>. Cambridge University Press, Cambridge, UK.</w:t>
          </w:r>
        </w:p>
        <w:p w14:paraId="66AF9A13"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Raynal, R.S., Noble, D.W.A., Riley, J.L., Senior, A.M., Warner, D.A., </w:t>
          </w:r>
          <w:proofErr w:type="gramStart"/>
          <w:r w:rsidRPr="00CB75BF">
            <w:t>While,</w:t>
          </w:r>
          <w:proofErr w:type="gramEnd"/>
          <w:r w:rsidRPr="00CB75BF">
            <w:t xml:space="preserve"> G.M., </w:t>
          </w:r>
          <w:r w:rsidRPr="00CB75BF">
            <w:rPr>
              <w:i/>
              <w:iCs/>
            </w:rPr>
            <w:t>et al.</w:t>
          </w:r>
          <w:r w:rsidRPr="00CB75BF">
            <w:t xml:space="preserve"> (2022). Impact of fluctuating developmental temperatures on phenotypic traits in reptiles: A meta-analysis. </w:t>
          </w:r>
          <w:r w:rsidRPr="00CB75BF">
            <w:rPr>
              <w:i/>
              <w:iCs/>
            </w:rPr>
            <w:t>J. Exp. Biol.</w:t>
          </w:r>
          <w:r w:rsidRPr="00CB75BF">
            <w:t>, 225.</w:t>
          </w:r>
        </w:p>
        <w:p w14:paraId="79B6B4D9"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Schulte, P.M. (2014). What is environmental stress? Insights from fish living in a variable environment. </w:t>
          </w:r>
          <w:r w:rsidRPr="00CB75BF">
            <w:rPr>
              <w:i/>
              <w:iCs/>
            </w:rPr>
            <w:t>J. Exp. Biol.</w:t>
          </w:r>
          <w:r w:rsidRPr="00CB75BF">
            <w:t>, 217, 23–34.</w:t>
          </w:r>
        </w:p>
        <w:p w14:paraId="7144E2E3"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Seebacher, F., White, C.R. &amp; Franklin, C.E. (2015). Physiological plasticity increases resilience of ectothermic animals to climate change. </w:t>
          </w:r>
          <w:r w:rsidRPr="00CB75BF">
            <w:rPr>
              <w:i/>
              <w:iCs/>
            </w:rPr>
            <w:t>Nat. Clim. Chang.</w:t>
          </w:r>
          <w:r w:rsidRPr="00CB75BF">
            <w:t>, 5, 61–66.</w:t>
          </w:r>
        </w:p>
        <w:p w14:paraId="7AC11A9E" w14:textId="152540EB"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Senior, A.M., Grueber, C.E., Kamiya, T., </w:t>
          </w:r>
          <w:proofErr w:type="spellStart"/>
          <w:r w:rsidRPr="00CB75BF">
            <w:t>Lagisz</w:t>
          </w:r>
          <w:proofErr w:type="spellEnd"/>
          <w:r w:rsidRPr="00CB75BF">
            <w:t>, M., O’</w:t>
          </w:r>
          <w:r w:rsidR="00632666">
            <w:t>D</w:t>
          </w:r>
          <w:r w:rsidRPr="00CB75BF">
            <w:t xml:space="preserve">wyer, K., Santos, E.S.A., </w:t>
          </w:r>
          <w:r w:rsidRPr="00CB75BF">
            <w:rPr>
              <w:i/>
              <w:iCs/>
            </w:rPr>
            <w:t>et al.</w:t>
          </w:r>
          <w:r w:rsidRPr="00CB75BF">
            <w:t xml:space="preserve"> (2016). Heterogeneity in ecological and evolutionary meta‐analyses: Its magnitude and implications. </w:t>
          </w:r>
          <w:r w:rsidRPr="00CB75BF">
            <w:rPr>
              <w:i/>
              <w:iCs/>
            </w:rPr>
            <w:t>Ecology</w:t>
          </w:r>
          <w:r w:rsidRPr="00CB75BF">
            <w:t>, 97, 3293–3299.</w:t>
          </w:r>
        </w:p>
        <w:p w14:paraId="2F971501" w14:textId="77777777" w:rsidR="00DD1C77" w:rsidRDefault="00CB75BF" w:rsidP="002441BC">
          <w:pPr>
            <w:pStyle w:val="Bibliography5"/>
            <w:spacing w:before="0" w:beforeAutospacing="0" w:after="0" w:afterAutospacing="0" w:line="480" w:lineRule="auto"/>
            <w:ind w:left="300" w:hanging="300"/>
            <w:divId w:val="1295335171"/>
          </w:pPr>
          <w:r w:rsidRPr="00CB75BF">
            <w:t xml:space="preserve">Sterne, J.A.C., Becker, B.J. &amp; Egger, M. (2005). The funnel plot. </w:t>
          </w:r>
          <w:r w:rsidR="00604808">
            <w:t xml:space="preserve">In </w:t>
          </w:r>
          <w:r w:rsidRPr="00CB75BF">
            <w:rPr>
              <w:i/>
              <w:iCs/>
            </w:rPr>
            <w:t>Publication Bias in Meta‐Analysis: Prevention, Assessment and Adjustments</w:t>
          </w:r>
          <w:r w:rsidR="00604808">
            <w:t xml:space="preserve"> (H.R. Rothstein, A.J. </w:t>
          </w:r>
          <w:proofErr w:type="spellStart"/>
          <w:r w:rsidR="00604808">
            <w:t>Sutto</w:t>
          </w:r>
          <w:proofErr w:type="spellEnd"/>
          <w:r w:rsidR="00604808">
            <w:t>, M. Egger eds.), pp. 73-98. John Wiley &amp; Sons, New York</w:t>
          </w:r>
          <w:r w:rsidR="00DD1C77">
            <w:t>.</w:t>
          </w:r>
          <w:r w:rsidRPr="00CB75BF">
            <w:t xml:space="preserve"> </w:t>
          </w:r>
        </w:p>
        <w:p w14:paraId="40D769FC" w14:textId="30446F18"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Stocker, C.W., Bamford, S.M., Jahn, M., </w:t>
          </w:r>
          <w:proofErr w:type="spellStart"/>
          <w:r w:rsidRPr="00CB75BF">
            <w:t>Mazué</w:t>
          </w:r>
          <w:proofErr w:type="spellEnd"/>
          <w:r w:rsidRPr="00CB75BF">
            <w:t xml:space="preserve">, G.P.F., Pettersen, A.K., Ritchie, D., </w:t>
          </w:r>
          <w:r w:rsidRPr="00CB75BF">
            <w:rPr>
              <w:i/>
              <w:iCs/>
            </w:rPr>
            <w:t>et al.</w:t>
          </w:r>
          <w:r w:rsidRPr="00CB75BF">
            <w:t xml:space="preserve"> (2024). The Ef</w:t>
          </w:r>
          <w:r w:rsidR="00DD1C77" w:rsidRPr="00CB75BF">
            <w:t>fect of temperature variability on biological responses of ectothermic animals—</w:t>
          </w:r>
          <w:r w:rsidR="00DD1C77">
            <w:t>A</w:t>
          </w:r>
          <w:r w:rsidR="00DD1C77" w:rsidRPr="00CB75BF">
            <w:t xml:space="preserve"> meta‐an</w:t>
          </w:r>
          <w:r w:rsidRPr="00CB75BF">
            <w:t xml:space="preserve">alysis. </w:t>
          </w:r>
          <w:r w:rsidRPr="00CB75BF">
            <w:rPr>
              <w:i/>
              <w:iCs/>
            </w:rPr>
            <w:t>Ecol. Lett.</w:t>
          </w:r>
          <w:r w:rsidRPr="00CB75BF">
            <w:t>, 27, e14511.</w:t>
          </w:r>
        </w:p>
        <w:p w14:paraId="2309CBC1"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Stoks, R., Verheyen, J., </w:t>
          </w:r>
          <w:proofErr w:type="spellStart"/>
          <w:r w:rsidRPr="00CB75BF">
            <w:t>Dievel</w:t>
          </w:r>
          <w:proofErr w:type="spellEnd"/>
          <w:r w:rsidRPr="00CB75BF">
            <w:t xml:space="preserve">, M.V. &amp; Tüzün, N. (2017). Daily temperature variation and extreme high temperatures drive performance and biotic interactions in a warming world. </w:t>
          </w:r>
          <w:r w:rsidRPr="00CB75BF">
            <w:rPr>
              <w:i/>
              <w:iCs/>
            </w:rPr>
            <w:t xml:space="preserve">Curr. </w:t>
          </w:r>
          <w:proofErr w:type="spellStart"/>
          <w:r w:rsidRPr="00CB75BF">
            <w:rPr>
              <w:i/>
              <w:iCs/>
            </w:rPr>
            <w:t>Opin</w:t>
          </w:r>
          <w:proofErr w:type="spellEnd"/>
          <w:r w:rsidRPr="00CB75BF">
            <w:rPr>
              <w:i/>
              <w:iCs/>
            </w:rPr>
            <w:t>. Insect Sci.</w:t>
          </w:r>
          <w:r w:rsidRPr="00CB75BF">
            <w:t>, 23, 35–42.</w:t>
          </w:r>
        </w:p>
        <w:p w14:paraId="49DA7178"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Vázquez, D.P., Gianoli, E., Morris, W.F. &amp; Bozinovic, F. (2017). Ecological and evolutionary impacts of changing climatic variability. </w:t>
          </w:r>
          <w:r w:rsidRPr="00CB75BF">
            <w:rPr>
              <w:i/>
              <w:iCs/>
            </w:rPr>
            <w:t>Biol. Rev.</w:t>
          </w:r>
          <w:r w:rsidRPr="00CB75BF">
            <w:t>, 92, 22–42.</w:t>
          </w:r>
        </w:p>
        <w:p w14:paraId="5C3FF7F0"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Viechtbauer</w:t>
          </w:r>
          <w:proofErr w:type="spellEnd"/>
          <w:r w:rsidRPr="00CB75BF">
            <w:t xml:space="preserve">, W. (2010). Conducting meta-analyses in R with the </w:t>
          </w:r>
          <w:proofErr w:type="spellStart"/>
          <w:r w:rsidRPr="00CB75BF">
            <w:t>metafor</w:t>
          </w:r>
          <w:proofErr w:type="spellEnd"/>
          <w:r w:rsidRPr="00CB75BF">
            <w:t xml:space="preserve"> package. </w:t>
          </w:r>
          <w:r w:rsidRPr="00CB75BF">
            <w:rPr>
              <w:i/>
              <w:iCs/>
            </w:rPr>
            <w:t xml:space="preserve">J. Stat. </w:t>
          </w:r>
          <w:proofErr w:type="spellStart"/>
          <w:r w:rsidRPr="00CB75BF">
            <w:rPr>
              <w:i/>
              <w:iCs/>
            </w:rPr>
            <w:t>Softw</w:t>
          </w:r>
          <w:proofErr w:type="spellEnd"/>
          <w:r w:rsidRPr="00CB75BF">
            <w:rPr>
              <w:i/>
              <w:iCs/>
            </w:rPr>
            <w:t>.</w:t>
          </w:r>
          <w:r w:rsidRPr="00CB75BF">
            <w:t>, 36, 1–48.</w:t>
          </w:r>
        </w:p>
        <w:p w14:paraId="1D1788E2"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Wickham, H. (2011). ggplot2. </w:t>
          </w:r>
          <w:r w:rsidRPr="00CB75BF">
            <w:rPr>
              <w:i/>
              <w:iCs/>
            </w:rPr>
            <w:t xml:space="preserve">Wiley </w:t>
          </w:r>
          <w:proofErr w:type="spellStart"/>
          <w:r w:rsidRPr="00CB75BF">
            <w:rPr>
              <w:i/>
              <w:iCs/>
            </w:rPr>
            <w:t>Interdiscip</w:t>
          </w:r>
          <w:proofErr w:type="spellEnd"/>
          <w:r w:rsidRPr="00CB75BF">
            <w:rPr>
              <w:i/>
              <w:iCs/>
            </w:rPr>
            <w:t>. Rev.-</w:t>
          </w:r>
          <w:proofErr w:type="spellStart"/>
          <w:r w:rsidRPr="00CB75BF">
            <w:rPr>
              <w:i/>
              <w:iCs/>
            </w:rPr>
            <w:t>Comput</w:t>
          </w:r>
          <w:proofErr w:type="spellEnd"/>
          <w:r w:rsidRPr="00CB75BF">
            <w:rPr>
              <w:i/>
              <w:iCs/>
            </w:rPr>
            <w:t>. Stat.</w:t>
          </w:r>
          <w:r w:rsidRPr="00CB75BF">
            <w:t>, 3, 180–185.</w:t>
          </w:r>
        </w:p>
        <w:p w14:paraId="2AEAFFA6"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Zimmer, C., Woods, H.A. &amp; Martin, L.B. (2022). Information theory in vertebrate stress physiology. </w:t>
          </w:r>
          <w:r w:rsidRPr="00CB75BF">
            <w:rPr>
              <w:i/>
              <w:iCs/>
            </w:rPr>
            <w:t xml:space="preserve">Trends Endocrinol. </w:t>
          </w:r>
          <w:proofErr w:type="spellStart"/>
          <w:r w:rsidRPr="00CB75BF">
            <w:rPr>
              <w:i/>
              <w:iCs/>
            </w:rPr>
            <w:t>Metab</w:t>
          </w:r>
          <w:proofErr w:type="spellEnd"/>
          <w:r w:rsidRPr="00CB75BF">
            <w:rPr>
              <w:i/>
              <w:iCs/>
            </w:rPr>
            <w:t>.</w:t>
          </w:r>
          <w:r w:rsidRPr="00CB75BF">
            <w:t>, 33, 8–17.</w:t>
          </w:r>
        </w:p>
        <w:p w14:paraId="671D0015" w14:textId="145E49F7" w:rsidR="00EC5B33" w:rsidRDefault="00CB75BF" w:rsidP="002441BC">
          <w:pPr>
            <w:spacing w:line="480" w:lineRule="auto"/>
            <w:rPr>
              <w:rFonts w:ascii="Times New Roman" w:eastAsiaTheme="minorEastAsia" w:hAnsi="Times New Roman" w:cs="Times New Roman"/>
              <w:sz w:val="24"/>
              <w:szCs w:val="24"/>
            </w:rPr>
          </w:pPr>
          <w:r w:rsidRPr="00CB75BF">
            <w:rPr>
              <w:rFonts w:ascii="Times New Roman" w:eastAsia="Times New Roman" w:hAnsi="Times New Roman" w:cs="Times New Roman"/>
              <w:sz w:val="24"/>
            </w:rPr>
            <w:t> </w:t>
          </w:r>
        </w:p>
      </w:sdtContent>
    </w:sdt>
    <w:p w14:paraId="4D03B28C" w14:textId="77777777" w:rsidR="001306C0" w:rsidRDefault="00D71BE2" w:rsidP="00B37A15">
      <w:pPr>
        <w:spacing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 </w:t>
      </w: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37260D62" w:rsidR="002441BC" w:rsidRDefault="002441BC" w:rsidP="00D71BE2">
      <w:pPr>
        <w:spacing w:after="0" w:line="240" w:lineRule="auto"/>
        <w:rPr>
          <w:rFonts w:ascii="Times New Roman" w:hAnsi="Times New Roman" w:cs="Times New Roman"/>
          <w:b/>
          <w:bCs/>
          <w:sz w:val="24"/>
          <w:szCs w:val="24"/>
        </w:rPr>
      </w:pPr>
      <w:r>
        <w:rPr>
          <w:rFonts w:ascii="Times New Roman" w:eastAsiaTheme="minorEastAsia" w:hAnsi="Times New Roman" w:cs="Times New Roman"/>
          <w:noProof/>
          <w:sz w:val="24"/>
          <w:szCs w:val="24"/>
        </w:rPr>
        <w:lastRenderedPageBreak/>
        <w:drawing>
          <wp:inline distT="0" distB="0" distL="0" distR="0" wp14:anchorId="49DC27EA" wp14:editId="1DF42882">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p>
    <w:p w14:paraId="6C67DC50" w14:textId="677BEC8F" w:rsidR="002441BC" w:rsidRDefault="002441BC" w:rsidP="00D71BE2">
      <w:pPr>
        <w:spacing w:after="0" w:line="240" w:lineRule="auto"/>
        <w:rPr>
          <w:rFonts w:ascii="Times New Roman" w:hAnsi="Times New Roman" w:cs="Times New Roman"/>
          <w:b/>
          <w:bCs/>
          <w:sz w:val="24"/>
          <w:szCs w:val="24"/>
        </w:rPr>
      </w:pPr>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708EFC9E" w:rsidR="002441BC" w:rsidRDefault="002441BC" w:rsidP="00D71BE2">
      <w:pPr>
        <w:spacing w:after="0" w:line="240" w:lineRule="auto"/>
        <w:rPr>
          <w:rFonts w:ascii="Times New Roman" w:hAnsi="Times New Roman" w:cs="Times New Roman"/>
          <w:b/>
          <w:bCs/>
          <w:sz w:val="24"/>
          <w:szCs w:val="24"/>
        </w:rPr>
      </w:pPr>
    </w:p>
    <w:p w14:paraId="387E2BAA" w14:textId="18FFC476"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720B285" wp14:editId="3AE9497B">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29157460"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4B9861" wp14:editId="5F23334B">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p>
    <w:p w14:paraId="371E3E66" w14:textId="1E4C9963" w:rsidR="002441BC" w:rsidRDefault="002441BC" w:rsidP="00D71BE2">
      <w:pPr>
        <w:spacing w:after="0" w:line="240" w:lineRule="auto"/>
        <w:rPr>
          <w:rFonts w:ascii="Times New Roman" w:hAnsi="Times New Roman" w:cs="Times New Roman"/>
          <w:b/>
          <w:bCs/>
          <w:sz w:val="24"/>
          <w:szCs w:val="24"/>
        </w:rPr>
      </w:pPr>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77777777" w:rsidR="002441BC" w:rsidRDefault="002441BC" w:rsidP="00D71BE2">
      <w:pPr>
        <w:spacing w:after="0" w:line="240" w:lineRule="auto"/>
        <w:rPr>
          <w:rFonts w:ascii="Times New Roman" w:hAnsi="Times New Roman" w:cs="Times New Roman"/>
          <w:b/>
          <w:bCs/>
          <w:sz w:val="24"/>
          <w:szCs w:val="24"/>
        </w:rPr>
      </w:pPr>
    </w:p>
    <w:p w14:paraId="00742495" w14:textId="77777777"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2DC3A2" wp14:editId="2DB6E9C1">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0C1ADA64"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D326B07" wp14:editId="0941D437">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9B31458" wp14:editId="306BDD5D">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EAC6303" wp14:editId="6937C5C4">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45B1E9D3"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60B8BC9A" w14:textId="77777777" w:rsidR="00B37A15" w:rsidRDefault="00B37A15" w:rsidP="002441BC">
      <w:pPr>
        <w:spacing w:after="0" w:line="480" w:lineRule="auto"/>
        <w:rPr>
          <w:rFonts w:ascii="Times New Roman" w:eastAsiaTheme="minorEastAsia" w:hAnsi="Times New Roman" w:cs="Times New Roman"/>
          <w:b/>
          <w:bCs/>
          <w:sz w:val="24"/>
          <w:szCs w:val="24"/>
        </w:rPr>
      </w:pPr>
    </w:p>
    <w:p w14:paraId="13ADBA58" w14:textId="55641C97" w:rsidR="00B37A15" w:rsidRDefault="00B37A15" w:rsidP="002441BC">
      <w:pPr>
        <w:spacing w:after="0" w:line="480" w:lineRule="auto"/>
        <w:rPr>
          <w:rFonts w:ascii="Times New Roman" w:hAnsi="Times New Roman" w:cs="Times New Roman"/>
          <w:b/>
          <w:bCs/>
          <w:sz w:val="24"/>
          <w:szCs w:val="24"/>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can be done by subtracting the natural logarithm of the sample means for the two measurement temperatures. b) Treatment groups where the temperatures fluctuated through the course of acclimation. The plastic 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can also be computed by subtracting the natural logarithm of the sample means for the two measurement temperatures in the fluctuating treatment. From these effect sizes the PRRD</w:t>
      </w:r>
      <w:r>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can be calculated according to equation 7 and 8. </w:t>
      </w:r>
      <w:r>
        <w:rPr>
          <w:rFonts w:ascii="Times New Roman" w:eastAsiaTheme="minorEastAsia" w:hAnsi="Times New Roman" w:cs="Times New Roman"/>
          <w:b/>
          <w:bCs/>
          <w:sz w:val="24"/>
          <w:szCs w:val="24"/>
        </w:rPr>
        <w:t xml:space="preserve"> </w:t>
      </w:r>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w:t>
      </w:r>
      <w:r w:rsidRPr="00402514">
        <w:rPr>
          <w:rFonts w:ascii="Times New Roman" w:hAnsi="Times New Roman" w:cs="Times New Roman"/>
          <w:sz w:val="24"/>
          <w:szCs w:val="24"/>
        </w:rPr>
        <w:lastRenderedPageBreak/>
        <w:t xml:space="preserve">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lastRenderedPageBreak/>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1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7" w:author="Daniel Noble" w:date="2025-05-08T12:56:00Z" w:initials="DN">
    <w:p w14:paraId="05371AB4" w14:textId="2745D282" w:rsidR="00832EFA" w:rsidRDefault="00832EFA">
      <w:pPr>
        <w:pStyle w:val="CommentText"/>
      </w:pPr>
      <w:r>
        <w:rPr>
          <w:rStyle w:val="CommentReference"/>
        </w:rPr>
        <w:annotationRef/>
      </w:r>
      <w:proofErr w:type="spellStart"/>
      <w:r>
        <w:rPr>
          <w:rFonts w:ascii="Roboto" w:hAnsi="Roboto"/>
          <w:i/>
          <w:iCs/>
          <w:color w:val="333333"/>
          <w:shd w:val="clear" w:color="auto" w:fill="FFFFFF"/>
        </w:rPr>
        <w:t>Yefeng</w:t>
      </w:r>
      <w:proofErr w:type="spellEnd"/>
      <w:r>
        <w:rPr>
          <w:rFonts w:ascii="Roboto" w:hAnsi="Roboto"/>
          <w:i/>
          <w:iCs/>
          <w:color w:val="333333"/>
          <w:shd w:val="clear" w:color="auto" w:fill="FFFFFF"/>
        </w:rPr>
        <w:t xml:space="preserve"> Yang, Daniel W. A. Noble, Rebecca Spake, Alistair M. Senior, Malgorzata </w:t>
      </w:r>
      <w:proofErr w:type="spellStart"/>
      <w:r>
        <w:rPr>
          <w:rFonts w:ascii="Roboto" w:hAnsi="Roboto"/>
          <w:i/>
          <w:iCs/>
          <w:color w:val="333333"/>
          <w:shd w:val="clear" w:color="auto" w:fill="FFFFFF"/>
        </w:rPr>
        <w:t>Lagisz</w:t>
      </w:r>
      <w:proofErr w:type="spellEnd"/>
      <w:r>
        <w:rPr>
          <w:rFonts w:ascii="Roboto" w:hAnsi="Roboto"/>
          <w:i/>
          <w:iCs/>
          <w:color w:val="333333"/>
          <w:shd w:val="clear" w:color="auto" w:fill="FFFFFF"/>
        </w:rPr>
        <w:t xml:space="preserve">, Shinichi Nakagawa. A pluralistic framework for measuring and stratifying heterogeneity in meta-analyses. </w:t>
      </w:r>
      <w:proofErr w:type="spellStart"/>
      <w:r>
        <w:rPr>
          <w:rFonts w:ascii="Roboto" w:hAnsi="Roboto"/>
          <w:i/>
          <w:iCs/>
          <w:color w:val="333333"/>
          <w:shd w:val="clear" w:color="auto" w:fill="FFFFFF"/>
        </w:rPr>
        <w:t>EcoEvoRxiv</w:t>
      </w:r>
      <w:proofErr w:type="spellEnd"/>
      <w:r>
        <w:rPr>
          <w:rFonts w:ascii="Roboto" w:hAnsi="Roboto"/>
          <w:i/>
          <w:iCs/>
          <w:color w:val="333333"/>
          <w:shd w:val="clear" w:color="auto" w:fill="FFFFFF"/>
        </w:rPr>
        <w:t>, 2023.</w:t>
      </w:r>
    </w:p>
  </w:comment>
  <w:comment w:id="40" w:author="Daniel Noble" w:date="2025-05-08T12:56:00Z" w:initials="DN">
    <w:p w14:paraId="77E5E702" w14:textId="77777777" w:rsidR="002B4F4F" w:rsidRDefault="002B4F4F" w:rsidP="002B4F4F">
      <w:pPr>
        <w:pStyle w:val="CommentText"/>
      </w:pPr>
      <w:r>
        <w:rPr>
          <w:rStyle w:val="CommentReference"/>
        </w:rPr>
        <w:annotationRef/>
      </w:r>
      <w:proofErr w:type="spellStart"/>
      <w:r>
        <w:rPr>
          <w:rFonts w:ascii="Roboto" w:hAnsi="Roboto"/>
          <w:i/>
          <w:iCs/>
          <w:color w:val="333333"/>
          <w:shd w:val="clear" w:color="auto" w:fill="FFFFFF"/>
        </w:rPr>
        <w:t>Yefeng</w:t>
      </w:r>
      <w:proofErr w:type="spellEnd"/>
      <w:r>
        <w:rPr>
          <w:rFonts w:ascii="Roboto" w:hAnsi="Roboto"/>
          <w:i/>
          <w:iCs/>
          <w:color w:val="333333"/>
          <w:shd w:val="clear" w:color="auto" w:fill="FFFFFF"/>
        </w:rPr>
        <w:t xml:space="preserve"> Yang, Daniel W. A. Noble, Rebecca Spake, Alistair M. Senior, Malgorzata </w:t>
      </w:r>
      <w:proofErr w:type="spellStart"/>
      <w:r>
        <w:rPr>
          <w:rFonts w:ascii="Roboto" w:hAnsi="Roboto"/>
          <w:i/>
          <w:iCs/>
          <w:color w:val="333333"/>
          <w:shd w:val="clear" w:color="auto" w:fill="FFFFFF"/>
        </w:rPr>
        <w:t>Lagisz</w:t>
      </w:r>
      <w:proofErr w:type="spellEnd"/>
      <w:r>
        <w:rPr>
          <w:rFonts w:ascii="Roboto" w:hAnsi="Roboto"/>
          <w:i/>
          <w:iCs/>
          <w:color w:val="333333"/>
          <w:shd w:val="clear" w:color="auto" w:fill="FFFFFF"/>
        </w:rPr>
        <w:t xml:space="preserve">, Shinichi Nakagawa. A pluralistic framework for measuring and stratifying heterogeneity in meta-analyses. </w:t>
      </w:r>
      <w:proofErr w:type="spellStart"/>
      <w:r>
        <w:rPr>
          <w:rFonts w:ascii="Roboto" w:hAnsi="Roboto"/>
          <w:i/>
          <w:iCs/>
          <w:color w:val="333333"/>
          <w:shd w:val="clear" w:color="auto" w:fill="FFFFFF"/>
        </w:rPr>
        <w:t>EcoEvoRxiv</w:t>
      </w:r>
      <w:proofErr w:type="spellEnd"/>
      <w:r>
        <w:rPr>
          <w:rFonts w:ascii="Roboto" w:hAnsi="Roboto"/>
          <w:i/>
          <w:iCs/>
          <w:color w:val="333333"/>
          <w:shd w:val="clear" w:color="auto" w:fill="FFFFFF"/>
        </w:rPr>
        <w:t>, 2023.</w:t>
      </w:r>
    </w:p>
  </w:comment>
  <w:comment w:id="48" w:author="Daniel Noble" w:date="2025-05-08T12:56:00Z" w:initials="DN">
    <w:p w14:paraId="0CEDE6DB" w14:textId="77777777" w:rsidR="002D4043" w:rsidRDefault="002D4043" w:rsidP="002D4043">
      <w:pPr>
        <w:pStyle w:val="CommentText"/>
      </w:pPr>
      <w:r>
        <w:rPr>
          <w:rStyle w:val="CommentReference"/>
        </w:rPr>
        <w:annotationRef/>
      </w:r>
      <w:proofErr w:type="spellStart"/>
      <w:r>
        <w:rPr>
          <w:rFonts w:ascii="Roboto" w:hAnsi="Roboto"/>
          <w:i/>
          <w:iCs/>
          <w:color w:val="333333"/>
          <w:shd w:val="clear" w:color="auto" w:fill="FFFFFF"/>
        </w:rPr>
        <w:t>Yefeng</w:t>
      </w:r>
      <w:proofErr w:type="spellEnd"/>
      <w:r>
        <w:rPr>
          <w:rFonts w:ascii="Roboto" w:hAnsi="Roboto"/>
          <w:i/>
          <w:iCs/>
          <w:color w:val="333333"/>
          <w:shd w:val="clear" w:color="auto" w:fill="FFFFFF"/>
        </w:rPr>
        <w:t xml:space="preserve"> Yang, Daniel W. A. Noble, Rebecca Spake, Alistair M. Senior, Malgorzata </w:t>
      </w:r>
      <w:proofErr w:type="spellStart"/>
      <w:r>
        <w:rPr>
          <w:rFonts w:ascii="Roboto" w:hAnsi="Roboto"/>
          <w:i/>
          <w:iCs/>
          <w:color w:val="333333"/>
          <w:shd w:val="clear" w:color="auto" w:fill="FFFFFF"/>
        </w:rPr>
        <w:t>Lagisz</w:t>
      </w:r>
      <w:proofErr w:type="spellEnd"/>
      <w:r>
        <w:rPr>
          <w:rFonts w:ascii="Roboto" w:hAnsi="Roboto"/>
          <w:i/>
          <w:iCs/>
          <w:color w:val="333333"/>
          <w:shd w:val="clear" w:color="auto" w:fill="FFFFFF"/>
        </w:rPr>
        <w:t xml:space="preserve">, Shinichi Nakagawa. A pluralistic framework for measuring and stratifying heterogeneity in meta-analyses. </w:t>
      </w:r>
      <w:proofErr w:type="spellStart"/>
      <w:r>
        <w:rPr>
          <w:rFonts w:ascii="Roboto" w:hAnsi="Roboto"/>
          <w:i/>
          <w:iCs/>
          <w:color w:val="333333"/>
          <w:shd w:val="clear" w:color="auto" w:fill="FFFFFF"/>
        </w:rPr>
        <w:t>EcoEvoRxiv</w:t>
      </w:r>
      <w:proofErr w:type="spellEnd"/>
      <w:r>
        <w:rPr>
          <w:rFonts w:ascii="Roboto" w:hAnsi="Roboto"/>
          <w:i/>
          <w:iCs/>
          <w:color w:val="333333"/>
          <w:shd w:val="clear" w:color="auto" w:fill="FFFFFF"/>
        </w:rPr>
        <w:t>, 202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371AB4" w15:done="0"/>
  <w15:commentEx w15:paraId="77E5E702" w15:done="0"/>
  <w15:commentEx w15:paraId="0CEDE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B34BFA" w16cex:dateUtc="2025-05-08T02:56:00Z"/>
  <w16cex:commentExtensible w16cex:durableId="07DB3540" w16cex:dateUtc="2025-05-08T02:56:00Z"/>
  <w16cex:commentExtensible w16cex:durableId="1FE44571" w16cex:dateUtc="2025-05-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371AB4" w16cid:durableId="7DB34BFA"/>
  <w16cid:commentId w16cid:paraId="77E5E702" w16cid:durableId="07DB3540"/>
  <w16cid:commentId w16cid:paraId="0CEDE6DB" w16cid:durableId="1FE445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8196D8" w14:textId="77777777" w:rsidR="00715D99" w:rsidRDefault="00715D99" w:rsidP="00260708">
      <w:pPr>
        <w:spacing w:after="0" w:line="240" w:lineRule="auto"/>
      </w:pPr>
      <w:r>
        <w:separator/>
      </w:r>
    </w:p>
  </w:endnote>
  <w:endnote w:type="continuationSeparator" w:id="0">
    <w:p w14:paraId="35E6E75E" w14:textId="77777777" w:rsidR="00715D99" w:rsidRDefault="00715D99"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EBCD87" w14:textId="77777777" w:rsidR="00715D99" w:rsidRDefault="00715D99" w:rsidP="00260708">
      <w:pPr>
        <w:spacing w:after="0" w:line="240" w:lineRule="auto"/>
      </w:pPr>
      <w:r>
        <w:separator/>
      </w:r>
    </w:p>
  </w:footnote>
  <w:footnote w:type="continuationSeparator" w:id="0">
    <w:p w14:paraId="3EC88C69" w14:textId="77777777" w:rsidR="00715D99" w:rsidRDefault="00715D99"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27E9E"/>
    <w:rsid w:val="00037144"/>
    <w:rsid w:val="00051BF0"/>
    <w:rsid w:val="000551E8"/>
    <w:rsid w:val="00057DD6"/>
    <w:rsid w:val="00057E51"/>
    <w:rsid w:val="00072977"/>
    <w:rsid w:val="000741D5"/>
    <w:rsid w:val="00074260"/>
    <w:rsid w:val="00074EA1"/>
    <w:rsid w:val="000763D5"/>
    <w:rsid w:val="00081D4E"/>
    <w:rsid w:val="0008448D"/>
    <w:rsid w:val="00086780"/>
    <w:rsid w:val="00086E68"/>
    <w:rsid w:val="0009269B"/>
    <w:rsid w:val="000957D1"/>
    <w:rsid w:val="000A2886"/>
    <w:rsid w:val="000A36FC"/>
    <w:rsid w:val="000A7D90"/>
    <w:rsid w:val="000B0220"/>
    <w:rsid w:val="000B0D47"/>
    <w:rsid w:val="000B3280"/>
    <w:rsid w:val="000B650F"/>
    <w:rsid w:val="000C169D"/>
    <w:rsid w:val="000C67EC"/>
    <w:rsid w:val="000D2563"/>
    <w:rsid w:val="000D447F"/>
    <w:rsid w:val="000D74DE"/>
    <w:rsid w:val="000E585F"/>
    <w:rsid w:val="000E6417"/>
    <w:rsid w:val="000E7119"/>
    <w:rsid w:val="000F344C"/>
    <w:rsid w:val="000F3A14"/>
    <w:rsid w:val="000F736D"/>
    <w:rsid w:val="001003CC"/>
    <w:rsid w:val="00101448"/>
    <w:rsid w:val="001064E4"/>
    <w:rsid w:val="00110581"/>
    <w:rsid w:val="00112AEF"/>
    <w:rsid w:val="00117302"/>
    <w:rsid w:val="001203CE"/>
    <w:rsid w:val="0012239A"/>
    <w:rsid w:val="00125146"/>
    <w:rsid w:val="0012686B"/>
    <w:rsid w:val="001306C0"/>
    <w:rsid w:val="00134DAC"/>
    <w:rsid w:val="0013752A"/>
    <w:rsid w:val="00151E59"/>
    <w:rsid w:val="00152001"/>
    <w:rsid w:val="00156061"/>
    <w:rsid w:val="00162D3A"/>
    <w:rsid w:val="001671B5"/>
    <w:rsid w:val="00167C69"/>
    <w:rsid w:val="001730A2"/>
    <w:rsid w:val="00173BDF"/>
    <w:rsid w:val="00174C1A"/>
    <w:rsid w:val="00176118"/>
    <w:rsid w:val="00182043"/>
    <w:rsid w:val="001902A4"/>
    <w:rsid w:val="00191D7D"/>
    <w:rsid w:val="00193279"/>
    <w:rsid w:val="00194BCF"/>
    <w:rsid w:val="001B1095"/>
    <w:rsid w:val="001B3ECE"/>
    <w:rsid w:val="001B679D"/>
    <w:rsid w:val="001B7E80"/>
    <w:rsid w:val="001C09DD"/>
    <w:rsid w:val="001C4964"/>
    <w:rsid w:val="001C50AC"/>
    <w:rsid w:val="001D1A49"/>
    <w:rsid w:val="001D6ED6"/>
    <w:rsid w:val="001E5EDA"/>
    <w:rsid w:val="001E640E"/>
    <w:rsid w:val="001E729C"/>
    <w:rsid w:val="001F5D12"/>
    <w:rsid w:val="00200B6D"/>
    <w:rsid w:val="00200F41"/>
    <w:rsid w:val="00212634"/>
    <w:rsid w:val="002157FA"/>
    <w:rsid w:val="002441BC"/>
    <w:rsid w:val="00246AD6"/>
    <w:rsid w:val="00260708"/>
    <w:rsid w:val="0026400F"/>
    <w:rsid w:val="0026760B"/>
    <w:rsid w:val="00272946"/>
    <w:rsid w:val="00276D04"/>
    <w:rsid w:val="002847F9"/>
    <w:rsid w:val="00284B2A"/>
    <w:rsid w:val="00292DE1"/>
    <w:rsid w:val="002969D8"/>
    <w:rsid w:val="002A0D54"/>
    <w:rsid w:val="002A2B53"/>
    <w:rsid w:val="002A4B92"/>
    <w:rsid w:val="002A5B54"/>
    <w:rsid w:val="002A7303"/>
    <w:rsid w:val="002B4666"/>
    <w:rsid w:val="002B4F4F"/>
    <w:rsid w:val="002B58EC"/>
    <w:rsid w:val="002C335F"/>
    <w:rsid w:val="002C4073"/>
    <w:rsid w:val="002D4043"/>
    <w:rsid w:val="002D58DD"/>
    <w:rsid w:val="002D5F64"/>
    <w:rsid w:val="002D7B94"/>
    <w:rsid w:val="002E4AD4"/>
    <w:rsid w:val="002F7487"/>
    <w:rsid w:val="003020E4"/>
    <w:rsid w:val="00306EE5"/>
    <w:rsid w:val="00311B1F"/>
    <w:rsid w:val="0031338B"/>
    <w:rsid w:val="00316178"/>
    <w:rsid w:val="00325D68"/>
    <w:rsid w:val="00325FE7"/>
    <w:rsid w:val="0033093B"/>
    <w:rsid w:val="0033772E"/>
    <w:rsid w:val="00337D5C"/>
    <w:rsid w:val="00337E02"/>
    <w:rsid w:val="00342C37"/>
    <w:rsid w:val="003441A9"/>
    <w:rsid w:val="00351034"/>
    <w:rsid w:val="0035189F"/>
    <w:rsid w:val="0035592E"/>
    <w:rsid w:val="00362375"/>
    <w:rsid w:val="003634B5"/>
    <w:rsid w:val="00363C7E"/>
    <w:rsid w:val="00364197"/>
    <w:rsid w:val="003662F8"/>
    <w:rsid w:val="00373267"/>
    <w:rsid w:val="003764EF"/>
    <w:rsid w:val="00382267"/>
    <w:rsid w:val="00390747"/>
    <w:rsid w:val="003911E7"/>
    <w:rsid w:val="00396D50"/>
    <w:rsid w:val="00397304"/>
    <w:rsid w:val="00397D8A"/>
    <w:rsid w:val="003A1F9A"/>
    <w:rsid w:val="003B23B9"/>
    <w:rsid w:val="003B4C33"/>
    <w:rsid w:val="003C26C9"/>
    <w:rsid w:val="003C2F88"/>
    <w:rsid w:val="003C4EA7"/>
    <w:rsid w:val="003D1425"/>
    <w:rsid w:val="003E17AD"/>
    <w:rsid w:val="003F11DB"/>
    <w:rsid w:val="003F2DE3"/>
    <w:rsid w:val="003F4653"/>
    <w:rsid w:val="003F51CE"/>
    <w:rsid w:val="004202C8"/>
    <w:rsid w:val="0042151F"/>
    <w:rsid w:val="00421C38"/>
    <w:rsid w:val="00422172"/>
    <w:rsid w:val="0043308D"/>
    <w:rsid w:val="004353E7"/>
    <w:rsid w:val="004361D0"/>
    <w:rsid w:val="00445248"/>
    <w:rsid w:val="00450F3F"/>
    <w:rsid w:val="00461149"/>
    <w:rsid w:val="00470F81"/>
    <w:rsid w:val="00472399"/>
    <w:rsid w:val="00473BE5"/>
    <w:rsid w:val="0047582C"/>
    <w:rsid w:val="00481A0B"/>
    <w:rsid w:val="0049119A"/>
    <w:rsid w:val="004A385E"/>
    <w:rsid w:val="004A4605"/>
    <w:rsid w:val="004A7666"/>
    <w:rsid w:val="004B2DBD"/>
    <w:rsid w:val="004B38EE"/>
    <w:rsid w:val="004B4FA5"/>
    <w:rsid w:val="004C0ED6"/>
    <w:rsid w:val="004C74A9"/>
    <w:rsid w:val="004D3856"/>
    <w:rsid w:val="004E2163"/>
    <w:rsid w:val="004E6031"/>
    <w:rsid w:val="004E7C0D"/>
    <w:rsid w:val="004E7D05"/>
    <w:rsid w:val="00503C86"/>
    <w:rsid w:val="0050456E"/>
    <w:rsid w:val="00510AA2"/>
    <w:rsid w:val="00510DAE"/>
    <w:rsid w:val="00512435"/>
    <w:rsid w:val="00512D27"/>
    <w:rsid w:val="005155B0"/>
    <w:rsid w:val="00520BA7"/>
    <w:rsid w:val="005330F4"/>
    <w:rsid w:val="00535801"/>
    <w:rsid w:val="00537EA6"/>
    <w:rsid w:val="0055378E"/>
    <w:rsid w:val="0055588C"/>
    <w:rsid w:val="00564BB3"/>
    <w:rsid w:val="00572F46"/>
    <w:rsid w:val="005753FB"/>
    <w:rsid w:val="005813C2"/>
    <w:rsid w:val="00594372"/>
    <w:rsid w:val="00596F0E"/>
    <w:rsid w:val="005A37BD"/>
    <w:rsid w:val="005A4259"/>
    <w:rsid w:val="005A5007"/>
    <w:rsid w:val="005A57C8"/>
    <w:rsid w:val="005B35EF"/>
    <w:rsid w:val="005C105F"/>
    <w:rsid w:val="005C18C9"/>
    <w:rsid w:val="005C60C0"/>
    <w:rsid w:val="005E1FAD"/>
    <w:rsid w:val="005E752A"/>
    <w:rsid w:val="00600A62"/>
    <w:rsid w:val="00604808"/>
    <w:rsid w:val="0060562D"/>
    <w:rsid w:val="00612DD9"/>
    <w:rsid w:val="00615FF7"/>
    <w:rsid w:val="00616D0F"/>
    <w:rsid w:val="0062008E"/>
    <w:rsid w:val="00632666"/>
    <w:rsid w:val="006334C4"/>
    <w:rsid w:val="00634252"/>
    <w:rsid w:val="00640658"/>
    <w:rsid w:val="0064086B"/>
    <w:rsid w:val="006430BF"/>
    <w:rsid w:val="00643824"/>
    <w:rsid w:val="006539F5"/>
    <w:rsid w:val="00664359"/>
    <w:rsid w:val="00667903"/>
    <w:rsid w:val="00671815"/>
    <w:rsid w:val="0067260A"/>
    <w:rsid w:val="006763E8"/>
    <w:rsid w:val="00681579"/>
    <w:rsid w:val="00686AC5"/>
    <w:rsid w:val="006872F7"/>
    <w:rsid w:val="006942DB"/>
    <w:rsid w:val="006959D1"/>
    <w:rsid w:val="006B0CF0"/>
    <w:rsid w:val="006B1DFE"/>
    <w:rsid w:val="006B5B79"/>
    <w:rsid w:val="006B71F5"/>
    <w:rsid w:val="006C06DE"/>
    <w:rsid w:val="006C7AC6"/>
    <w:rsid w:val="006D3EA0"/>
    <w:rsid w:val="006E0417"/>
    <w:rsid w:val="006E271D"/>
    <w:rsid w:val="00700266"/>
    <w:rsid w:val="00701BEF"/>
    <w:rsid w:val="007041E5"/>
    <w:rsid w:val="00712368"/>
    <w:rsid w:val="00712E19"/>
    <w:rsid w:val="00714066"/>
    <w:rsid w:val="007141A8"/>
    <w:rsid w:val="00715D99"/>
    <w:rsid w:val="007171E4"/>
    <w:rsid w:val="00717B77"/>
    <w:rsid w:val="0072195B"/>
    <w:rsid w:val="007250C8"/>
    <w:rsid w:val="0072661C"/>
    <w:rsid w:val="00737BFF"/>
    <w:rsid w:val="00763095"/>
    <w:rsid w:val="00765B0E"/>
    <w:rsid w:val="007814FD"/>
    <w:rsid w:val="007828F6"/>
    <w:rsid w:val="00784083"/>
    <w:rsid w:val="00784186"/>
    <w:rsid w:val="007878F6"/>
    <w:rsid w:val="00791E55"/>
    <w:rsid w:val="0079213B"/>
    <w:rsid w:val="007A24F9"/>
    <w:rsid w:val="007A3EA2"/>
    <w:rsid w:val="007A4DE7"/>
    <w:rsid w:val="007B2CCC"/>
    <w:rsid w:val="007B61DC"/>
    <w:rsid w:val="007C06CC"/>
    <w:rsid w:val="007C0DC0"/>
    <w:rsid w:val="007D15E8"/>
    <w:rsid w:val="007D4001"/>
    <w:rsid w:val="007D5996"/>
    <w:rsid w:val="007D6EFF"/>
    <w:rsid w:val="007E6808"/>
    <w:rsid w:val="007F331D"/>
    <w:rsid w:val="007F51B2"/>
    <w:rsid w:val="007F5983"/>
    <w:rsid w:val="007F71F1"/>
    <w:rsid w:val="008001AE"/>
    <w:rsid w:val="00805E3E"/>
    <w:rsid w:val="00815E50"/>
    <w:rsid w:val="00817CCB"/>
    <w:rsid w:val="008253A7"/>
    <w:rsid w:val="00826356"/>
    <w:rsid w:val="00827B30"/>
    <w:rsid w:val="0083271D"/>
    <w:rsid w:val="00832EFA"/>
    <w:rsid w:val="00835872"/>
    <w:rsid w:val="00842026"/>
    <w:rsid w:val="00842DDD"/>
    <w:rsid w:val="0084454E"/>
    <w:rsid w:val="00846A93"/>
    <w:rsid w:val="00853727"/>
    <w:rsid w:val="00853D90"/>
    <w:rsid w:val="00866459"/>
    <w:rsid w:val="008702C5"/>
    <w:rsid w:val="00882444"/>
    <w:rsid w:val="008848B3"/>
    <w:rsid w:val="008862B9"/>
    <w:rsid w:val="00890C44"/>
    <w:rsid w:val="00894183"/>
    <w:rsid w:val="00896C56"/>
    <w:rsid w:val="008A4470"/>
    <w:rsid w:val="008A5D52"/>
    <w:rsid w:val="008A7BA6"/>
    <w:rsid w:val="008B10BD"/>
    <w:rsid w:val="008B2E90"/>
    <w:rsid w:val="008B59E8"/>
    <w:rsid w:val="008C3028"/>
    <w:rsid w:val="008C674C"/>
    <w:rsid w:val="008C7ADC"/>
    <w:rsid w:val="008D6D4B"/>
    <w:rsid w:val="008E5219"/>
    <w:rsid w:val="008E72C8"/>
    <w:rsid w:val="008F232B"/>
    <w:rsid w:val="008F2950"/>
    <w:rsid w:val="008F57B6"/>
    <w:rsid w:val="009019C4"/>
    <w:rsid w:val="0090482A"/>
    <w:rsid w:val="0090563E"/>
    <w:rsid w:val="009072A5"/>
    <w:rsid w:val="00907D19"/>
    <w:rsid w:val="00916256"/>
    <w:rsid w:val="009326AB"/>
    <w:rsid w:val="00934C01"/>
    <w:rsid w:val="009411E9"/>
    <w:rsid w:val="00942950"/>
    <w:rsid w:val="009463CC"/>
    <w:rsid w:val="00952225"/>
    <w:rsid w:val="00955CF9"/>
    <w:rsid w:val="00960C55"/>
    <w:rsid w:val="0096259A"/>
    <w:rsid w:val="009675A0"/>
    <w:rsid w:val="00977B1B"/>
    <w:rsid w:val="0098048B"/>
    <w:rsid w:val="0098138D"/>
    <w:rsid w:val="00990DCD"/>
    <w:rsid w:val="00992D77"/>
    <w:rsid w:val="00994B8C"/>
    <w:rsid w:val="00994E18"/>
    <w:rsid w:val="009C17D3"/>
    <w:rsid w:val="009D4B2F"/>
    <w:rsid w:val="009D5EA0"/>
    <w:rsid w:val="009D66B5"/>
    <w:rsid w:val="009E2C6D"/>
    <w:rsid w:val="009F56C0"/>
    <w:rsid w:val="009F7C52"/>
    <w:rsid w:val="00A012F5"/>
    <w:rsid w:val="00A120B3"/>
    <w:rsid w:val="00A20B76"/>
    <w:rsid w:val="00A228CB"/>
    <w:rsid w:val="00A2675E"/>
    <w:rsid w:val="00A27F07"/>
    <w:rsid w:val="00A37424"/>
    <w:rsid w:val="00A42E5B"/>
    <w:rsid w:val="00A458C3"/>
    <w:rsid w:val="00A45F56"/>
    <w:rsid w:val="00A61FCD"/>
    <w:rsid w:val="00A63EC8"/>
    <w:rsid w:val="00A64DB8"/>
    <w:rsid w:val="00A74B20"/>
    <w:rsid w:val="00A776B1"/>
    <w:rsid w:val="00A77929"/>
    <w:rsid w:val="00A77E63"/>
    <w:rsid w:val="00A846A2"/>
    <w:rsid w:val="00A855E7"/>
    <w:rsid w:val="00AA11DD"/>
    <w:rsid w:val="00AA2D65"/>
    <w:rsid w:val="00AA5657"/>
    <w:rsid w:val="00AB0661"/>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1D04"/>
    <w:rsid w:val="00C32D18"/>
    <w:rsid w:val="00C347C8"/>
    <w:rsid w:val="00C4638E"/>
    <w:rsid w:val="00C62C73"/>
    <w:rsid w:val="00C65505"/>
    <w:rsid w:val="00C80680"/>
    <w:rsid w:val="00C84020"/>
    <w:rsid w:val="00C852FB"/>
    <w:rsid w:val="00C87E03"/>
    <w:rsid w:val="00C90AE9"/>
    <w:rsid w:val="00C91D7A"/>
    <w:rsid w:val="00C939BE"/>
    <w:rsid w:val="00C95B56"/>
    <w:rsid w:val="00CA090D"/>
    <w:rsid w:val="00CA2CC5"/>
    <w:rsid w:val="00CB1B76"/>
    <w:rsid w:val="00CB6643"/>
    <w:rsid w:val="00CB75BF"/>
    <w:rsid w:val="00CC0791"/>
    <w:rsid w:val="00CC287B"/>
    <w:rsid w:val="00CC5A8E"/>
    <w:rsid w:val="00CC645A"/>
    <w:rsid w:val="00CC6C16"/>
    <w:rsid w:val="00CE10B1"/>
    <w:rsid w:val="00CE356A"/>
    <w:rsid w:val="00CE3966"/>
    <w:rsid w:val="00CE3FD2"/>
    <w:rsid w:val="00CF0041"/>
    <w:rsid w:val="00CF2C90"/>
    <w:rsid w:val="00CF2F4F"/>
    <w:rsid w:val="00CF42CE"/>
    <w:rsid w:val="00CF614F"/>
    <w:rsid w:val="00D07F5B"/>
    <w:rsid w:val="00D12874"/>
    <w:rsid w:val="00D13D69"/>
    <w:rsid w:val="00D30BB3"/>
    <w:rsid w:val="00D36548"/>
    <w:rsid w:val="00D373AC"/>
    <w:rsid w:val="00D45F5D"/>
    <w:rsid w:val="00D46B50"/>
    <w:rsid w:val="00D47117"/>
    <w:rsid w:val="00D607CA"/>
    <w:rsid w:val="00D64509"/>
    <w:rsid w:val="00D65985"/>
    <w:rsid w:val="00D66762"/>
    <w:rsid w:val="00D71BE2"/>
    <w:rsid w:val="00D72822"/>
    <w:rsid w:val="00D737D8"/>
    <w:rsid w:val="00D73DC2"/>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7B89"/>
    <w:rsid w:val="00DF484A"/>
    <w:rsid w:val="00DF69F7"/>
    <w:rsid w:val="00DF6F0B"/>
    <w:rsid w:val="00E00717"/>
    <w:rsid w:val="00E11A45"/>
    <w:rsid w:val="00E221AB"/>
    <w:rsid w:val="00E27D7A"/>
    <w:rsid w:val="00E320E8"/>
    <w:rsid w:val="00E33C31"/>
    <w:rsid w:val="00E46ACA"/>
    <w:rsid w:val="00E5121D"/>
    <w:rsid w:val="00E521BA"/>
    <w:rsid w:val="00E56D9B"/>
    <w:rsid w:val="00E57984"/>
    <w:rsid w:val="00E61641"/>
    <w:rsid w:val="00E6278A"/>
    <w:rsid w:val="00E63864"/>
    <w:rsid w:val="00E8018A"/>
    <w:rsid w:val="00E8112B"/>
    <w:rsid w:val="00E833DC"/>
    <w:rsid w:val="00E942DD"/>
    <w:rsid w:val="00EA096E"/>
    <w:rsid w:val="00EA60E5"/>
    <w:rsid w:val="00EA6A51"/>
    <w:rsid w:val="00EB1849"/>
    <w:rsid w:val="00EB2B2F"/>
    <w:rsid w:val="00EB30D8"/>
    <w:rsid w:val="00EC5B33"/>
    <w:rsid w:val="00EC7A22"/>
    <w:rsid w:val="00ED0E85"/>
    <w:rsid w:val="00ED3783"/>
    <w:rsid w:val="00ED56C4"/>
    <w:rsid w:val="00ED6DB4"/>
    <w:rsid w:val="00EE468E"/>
    <w:rsid w:val="00EF6497"/>
    <w:rsid w:val="00EF7F75"/>
    <w:rsid w:val="00F00822"/>
    <w:rsid w:val="00F0286A"/>
    <w:rsid w:val="00F02D27"/>
    <w:rsid w:val="00F0608B"/>
    <w:rsid w:val="00F13AA9"/>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B8B"/>
    <w:rsid w:val="00FA1D57"/>
    <w:rsid w:val="00FA2BC8"/>
    <w:rsid w:val="00FA49CC"/>
    <w:rsid w:val="00FB291F"/>
    <w:rsid w:val="00FC606E"/>
    <w:rsid w:val="00FD62FB"/>
    <w:rsid w:val="00FD7BB3"/>
    <w:rsid w:val="00FE2073"/>
    <w:rsid w:val="00FF0BA9"/>
    <w:rsid w:val="00FF2E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A1F11"/>
    <w:rsid w:val="000A5D69"/>
    <w:rsid w:val="000B206C"/>
    <w:rsid w:val="001C4CD5"/>
    <w:rsid w:val="002116AD"/>
    <w:rsid w:val="00260124"/>
    <w:rsid w:val="0029287C"/>
    <w:rsid w:val="002D042A"/>
    <w:rsid w:val="002E5EA0"/>
    <w:rsid w:val="00303C0A"/>
    <w:rsid w:val="00397D8A"/>
    <w:rsid w:val="003C26C9"/>
    <w:rsid w:val="004B38EE"/>
    <w:rsid w:val="00521ED9"/>
    <w:rsid w:val="00560808"/>
    <w:rsid w:val="005A5007"/>
    <w:rsid w:val="005C6480"/>
    <w:rsid w:val="0068498B"/>
    <w:rsid w:val="00753AAA"/>
    <w:rsid w:val="007F1D7D"/>
    <w:rsid w:val="008867EC"/>
    <w:rsid w:val="009C17D3"/>
    <w:rsid w:val="009D3428"/>
    <w:rsid w:val="009E4CC9"/>
    <w:rsid w:val="00A27F07"/>
    <w:rsid w:val="00AC73CF"/>
    <w:rsid w:val="00BB3B83"/>
    <w:rsid w:val="00E3484A"/>
    <w:rsid w:val="00E43A7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3AAA"/>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241</TotalTime>
  <Pages>28</Pages>
  <Words>6784</Words>
  <Characters>3867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53</cp:revision>
  <dcterms:created xsi:type="dcterms:W3CDTF">2025-04-09T06:01:00Z</dcterms:created>
  <dcterms:modified xsi:type="dcterms:W3CDTF">2025-05-08T05:04:00Z</dcterms:modified>
</cp:coreProperties>
</file>